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Andras Toth, Patrik Toth, Szabolcs Meszaros, Jozsef Halasz</w:t>
      </w:r>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r w:rsidRPr="00A05D2D">
        <w:rPr>
          <w:rFonts w:ascii="TimesNewRomanPSMT" w:hAnsi="TimesNewRomanPSMT"/>
          <w:noProof w:val="0"/>
          <w:color w:val="000000"/>
          <w:sz w:val="20"/>
          <w:szCs w:val="20"/>
        </w:rPr>
        <w:t>Obuda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6E224F"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iperhivatkozs"/>
            <w:rFonts w:ascii="TimesNewRomanPSMT" w:hAnsi="TimesNewRomanPSMT"/>
            <w:noProof w:val="0"/>
            <w:sz w:val="20"/>
            <w:szCs w:val="20"/>
          </w:rPr>
          <w:t>sba.andras.toth@gmail.com</w:t>
        </w:r>
      </w:hyperlink>
    </w:p>
    <w:p w14:paraId="51715C63" w14:textId="311E1F86" w:rsidR="00A05D2D" w:rsidRDefault="006E224F"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iperhivatkozs"/>
            <w:rFonts w:ascii="TimesNewRomanPSMT" w:hAnsi="TimesNewRomanPSMT"/>
            <w:noProof w:val="0"/>
            <w:sz w:val="20"/>
            <w:szCs w:val="20"/>
          </w:rPr>
          <w:t>patrikthetoth@gmail.com</w:t>
        </w:r>
      </w:hyperlink>
    </w:p>
    <w:p w14:paraId="633696A5" w14:textId="74A6513A" w:rsidR="00A05D2D" w:rsidRDefault="006E224F"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iperhivatkozs"/>
            <w:rFonts w:ascii="TimesNewRomanPSMT" w:hAnsi="TimesNewRomanPSMT"/>
            <w:noProof w:val="0"/>
            <w:sz w:val="20"/>
            <w:szCs w:val="20"/>
          </w:rPr>
          <w:t>villam983@gmail.com</w:t>
        </w:r>
      </w:hyperlink>
    </w:p>
    <w:p w14:paraId="5DEF7EAA" w14:textId="0D3B04E3" w:rsidR="00A05D2D" w:rsidRDefault="006E224F"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iperhivatkozs"/>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2C7F25">
      <w:pPr>
        <w:pStyle w:val="Keywords"/>
        <w:spacing w:after="80"/>
        <w:ind w:firstLine="272"/>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2C7F25">
      <w:pPr>
        <w:pStyle w:val="Keywords"/>
        <w:spacing w:after="80"/>
        <w:ind w:firstLine="272"/>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2C7F25">
      <w:pPr>
        <w:pStyle w:val="Keywords"/>
        <w:spacing w:after="80"/>
        <w:ind w:firstLine="272"/>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2C7F25">
      <w:pPr>
        <w:pStyle w:val="Keywords"/>
        <w:spacing w:after="80"/>
        <w:ind w:firstLine="272"/>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2C7F25">
      <w:pPr>
        <w:pStyle w:val="Keywords"/>
        <w:spacing w:after="80"/>
        <w:ind w:firstLine="272"/>
        <w:rPr>
          <w:iCs/>
        </w:rPr>
      </w:pPr>
      <w:r>
        <w:rPr>
          <w:iCs/>
        </w:rPr>
        <w:t>In conclusion, our result indicate that the 512-dimensional solution had higher sensitivity and the effect of emotional content on facial detection must be considered in later studies.</w:t>
      </w:r>
    </w:p>
    <w:p w14:paraId="59C9208B" w14:textId="339A2367" w:rsidR="009251D8" w:rsidRPr="004D72B5" w:rsidRDefault="00565065" w:rsidP="002C7F25">
      <w:pPr>
        <w:pStyle w:val="Keywords"/>
        <w:spacing w:after="80"/>
        <w:ind w:firstLine="272"/>
      </w:pPr>
      <w:r>
        <w:rPr>
          <w:noProof/>
        </w:rPr>
        <mc:AlternateContent>
          <mc:Choice Requires="wps">
            <w:drawing>
              <wp:anchor distT="45720" distB="45720" distL="114300" distR="114300" simplePos="0" relativeHeight="251658244" behindDoc="0" locked="0" layoutInCell="1" allowOverlap="1" wp14:anchorId="35DF694B" wp14:editId="4B592885">
                <wp:simplePos x="0" y="0"/>
                <wp:positionH relativeFrom="margin">
                  <wp:posOffset>3324225</wp:posOffset>
                </wp:positionH>
                <wp:positionV relativeFrom="page">
                  <wp:posOffset>7086600</wp:posOffset>
                </wp:positionV>
                <wp:extent cx="3078480" cy="2731770"/>
                <wp:effectExtent l="0" t="0" r="26670" b="11430"/>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731770"/>
                        </a:xfrm>
                        <a:prstGeom prst="rect">
                          <a:avLst/>
                        </a:prstGeom>
                        <a:solidFill>
                          <a:srgbClr val="FFFFFF"/>
                        </a:solidFill>
                        <a:ln w="9525">
                          <a:solidFill>
                            <a:srgbClr val="000000"/>
                          </a:solidFill>
                          <a:miter lim="800000"/>
                          <a:headEnd/>
                          <a:tailEnd/>
                        </a:ln>
                      </wps:spPr>
                      <wps:txbx>
                        <w:txbxContent>
                          <w:p w14:paraId="2A0916A9" w14:textId="77777777" w:rsidR="00AC21A4" w:rsidRDefault="00AC21A4" w:rsidP="00AC21A4">
                            <w:pPr>
                              <w:keepNext/>
                            </w:pPr>
                            <w:r>
                              <w:rPr>
                                <w:noProof/>
                              </w:rPr>
                              <w:drawing>
                                <wp:inline distT="0" distB="0" distL="0" distR="0" wp14:anchorId="7D43545F" wp14:editId="7828E9ED">
                                  <wp:extent cx="1739834" cy="2232965"/>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39B7119C" w14:textId="391B481A" w:rsidR="00AC21A4" w:rsidRPr="001C1DAE" w:rsidRDefault="001C1DAE" w:rsidP="00AC21A4">
                            <w:pPr>
                              <w:pStyle w:val="Kpalrs"/>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r w:rsidR="00565065">
                              <w:rPr>
                                <w:sz w:val="16"/>
                                <w:szCs w:val="16"/>
                              </w:rPr>
                              <w:br/>
                              <w:t>The smart mirror client communicates with a webserver using HTTP request and respon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F694B" id="_x0000_t202" coordsize="21600,21600" o:spt="202" path="m,l,21600r21600,l21600,xe">
                <v:stroke joinstyle="miter"/>
                <v:path gradientshapeok="t" o:connecttype="rect"/>
              </v:shapetype>
              <v:shape id="Szövegdoboz 2" o:spid="_x0000_s1026" type="#_x0000_t202" style="position:absolute;left:0;text-align:left;margin-left:261.75pt;margin-top:558pt;width:242.4pt;height:215.1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">
                <v:textbox>
                  <w:txbxContent>
                    <w:p w14:paraId="2A0916A9" w14:textId="77777777" w:rsidR="00AC21A4" w:rsidRDefault="00AC21A4" w:rsidP="00AC21A4">
                      <w:pPr>
                        <w:keepNext/>
                      </w:pPr>
                      <w:r>
                        <w:rPr>
                          <w:noProof/>
                        </w:rPr>
                        <w:drawing>
                          <wp:inline distT="0" distB="0" distL="0" distR="0" wp14:anchorId="7D43545F" wp14:editId="7828E9ED">
                            <wp:extent cx="1739834" cy="2232965"/>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39B7119C" w14:textId="391B481A" w:rsidR="00AC21A4" w:rsidRPr="001C1DAE" w:rsidRDefault="001C1DAE" w:rsidP="00AC21A4">
                      <w:pPr>
                        <w:pStyle w:val="Kpalrs"/>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r w:rsidR="00565065">
                        <w:rPr>
                          <w:sz w:val="16"/>
                          <w:szCs w:val="16"/>
                        </w:rPr>
                        <w:br/>
                        <w:t>The smart mirror client communicates with a webserver using HTTP request and responses</w:t>
                      </w:r>
                    </w:p>
                  </w:txbxContent>
                </v:textbox>
                <w10:wrap type="topAndBottom" anchorx="margin" anchory="page"/>
              </v:shape>
            </w:pict>
          </mc:Fallback>
        </mc:AlternateContent>
      </w:r>
      <w:r w:rsidR="009251D8"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rsidR="009251D8">
        <w:t>,</w:t>
      </w:r>
      <w:r w:rsidR="009251D8" w:rsidRPr="004D72B5">
        <w:t xml:space="preserve"> </w:t>
      </w:r>
      <w:r w:rsidR="00541A4C">
        <w:t>neural network</w:t>
      </w:r>
      <w:r w:rsidR="00EC57D0">
        <w:t>, smart mirror</w:t>
      </w:r>
    </w:p>
    <w:p w14:paraId="13F248A5" w14:textId="7F31C687" w:rsidR="009251D8" w:rsidRPr="00D632BE" w:rsidRDefault="009251D8" w:rsidP="009251D8">
      <w:pPr>
        <w:pStyle w:val="Cmsor1"/>
      </w:pPr>
      <w:r w:rsidRPr="00D632BE">
        <w:t>Introduction</w:t>
      </w:r>
    </w:p>
    <w:p w14:paraId="7F6D086F" w14:textId="63FC3C6F" w:rsidR="00E75C4E" w:rsidRDefault="00152619" w:rsidP="00E75C4E">
      <w:pPr>
        <w:ind w:firstLine="289"/>
        <w:jc w:val="both"/>
        <w:rPr>
          <w:rFonts w:eastAsia="MS Mincho"/>
          <w:kern w:val="48"/>
        </w:rPr>
      </w:pPr>
      <w:r>
        <w:rPr>
          <w:rFonts w:eastAsia="MS Mincho"/>
          <w:kern w:val="48"/>
        </w:rPr>
        <w:t>Smart devices</w:t>
      </w:r>
      <w:r w:rsidR="00086936">
        <w:rPr>
          <w:rFonts w:eastAsia="MS Mincho"/>
          <w:kern w:val="48"/>
        </w:rPr>
        <w:t xml:space="preserve"> are </w:t>
      </w:r>
      <w:r w:rsidR="002D6E6A">
        <w:rPr>
          <w:rFonts w:eastAsia="MS Mincho"/>
          <w:kern w:val="48"/>
        </w:rPr>
        <w:t xml:space="preserve">part of our everyday life now. Most companies try to adapt their </w:t>
      </w:r>
      <w:r w:rsidR="00451667">
        <w:rPr>
          <w:rFonts w:eastAsia="MS Mincho"/>
          <w:kern w:val="48"/>
        </w:rPr>
        <w:t>products</w:t>
      </w:r>
      <w:r w:rsidR="00E412E7">
        <w:rPr>
          <w:rFonts w:eastAsia="MS Mincho"/>
          <w:kern w:val="48"/>
        </w:rPr>
        <w:t xml:space="preserve"> to </w:t>
      </w:r>
      <w:r w:rsidR="00C851B7">
        <w:rPr>
          <w:rFonts w:eastAsia="MS Mincho"/>
          <w:kern w:val="48"/>
        </w:rPr>
        <w:t>fit their customers as best as possible.</w:t>
      </w:r>
      <w:r w:rsidR="00E75C4E">
        <w:rPr>
          <w:rFonts w:eastAsia="MS Mincho"/>
          <w:kern w:val="48"/>
        </w:rPr>
        <w:t xml:space="preserve"> The team’s vision </w:t>
      </w:r>
      <w:r w:rsidR="00904460">
        <w:rPr>
          <w:rFonts w:eastAsia="MS Mincho"/>
          <w:kern w:val="48"/>
        </w:rPr>
        <w:t xml:space="preserve">is </w:t>
      </w:r>
      <w:r w:rsidR="00E75C4E">
        <w:rPr>
          <w:rFonts w:eastAsia="MS Mincho"/>
          <w:kern w:val="48"/>
        </w:rPr>
        <w:t>about a smart mirror</w:t>
      </w:r>
      <w:r w:rsidR="00500BC9">
        <w:rPr>
          <w:rFonts w:eastAsia="MS Mincho"/>
          <w:kern w:val="48"/>
        </w:rPr>
        <w:t xml:space="preserve">, that utilizes </w:t>
      </w:r>
      <w:r w:rsidR="00AA0016">
        <w:rPr>
          <w:rFonts w:eastAsia="MS Mincho"/>
          <w:kern w:val="48"/>
        </w:rPr>
        <w:t>face recognition to</w:t>
      </w:r>
      <w:r w:rsidR="00B905B9">
        <w:rPr>
          <w:rFonts w:eastAsia="MS Mincho"/>
          <w:kern w:val="48"/>
        </w:rPr>
        <w:t xml:space="preserve"> </w:t>
      </w:r>
      <w:r w:rsidR="00F15A38">
        <w:rPr>
          <w:rFonts w:eastAsia="MS Mincho"/>
          <w:kern w:val="48"/>
        </w:rPr>
        <w:t xml:space="preserve">show meaningful information to it’s users while they perform </w:t>
      </w:r>
      <w:r w:rsidR="003B2568">
        <w:rPr>
          <w:rFonts w:eastAsia="MS Mincho"/>
          <w:kern w:val="48"/>
        </w:rPr>
        <w:t>menial tasks</w:t>
      </w:r>
      <w:r w:rsidR="004E1805">
        <w:rPr>
          <w:rFonts w:eastAsia="MS Mincho"/>
          <w:kern w:val="48"/>
        </w:rPr>
        <w:fldChar w:fldCharType="begin" w:fldLock="1"/>
      </w:r>
      <w:r w:rsidR="00331304">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1]","plainTextFormattedCitation":"[1]","previouslyFormattedCitation":"[1]"},"properties":{"noteIndex":0},"schema":"https://github.com/citation-style-language/schema/raw/master/csl-citation.json"}</w:instrText>
      </w:r>
      <w:r w:rsidR="004E1805">
        <w:rPr>
          <w:rFonts w:eastAsia="MS Mincho"/>
          <w:kern w:val="48"/>
        </w:rPr>
        <w:fldChar w:fldCharType="separate"/>
      </w:r>
      <w:r w:rsidR="004E1805" w:rsidRPr="004E1805">
        <w:rPr>
          <w:rFonts w:eastAsia="MS Mincho"/>
          <w:noProof/>
          <w:kern w:val="48"/>
        </w:rPr>
        <w:t>[1]</w:t>
      </w:r>
      <w:r w:rsidR="004E1805">
        <w:rPr>
          <w:rFonts w:eastAsia="MS Mincho"/>
          <w:kern w:val="48"/>
        </w:rPr>
        <w:fldChar w:fldCharType="end"/>
      </w:r>
      <w:r w:rsidR="003B2568">
        <w:rPr>
          <w:rFonts w:eastAsia="MS Mincho"/>
          <w:kern w:val="48"/>
        </w:rPr>
        <w:t>.</w:t>
      </w:r>
    </w:p>
    <w:p w14:paraId="3306FA43" w14:textId="779560C2" w:rsidR="00884181" w:rsidRPr="00D51A9A" w:rsidRDefault="00B94DCF" w:rsidP="005D06D8">
      <w:pPr>
        <w:ind w:firstLine="289"/>
        <w:jc w:val="both"/>
        <w:rPr>
          <w:rFonts w:eastAsia="MS Mincho"/>
          <w:kern w:val="48"/>
        </w:rPr>
      </w:pPr>
      <w:r>
        <w:rPr>
          <w:rFonts w:eastAsia="MS Mincho"/>
          <w:kern w:val="48"/>
        </w:rPr>
        <w:t xml:space="preserve">The </w:t>
      </w:r>
      <w:r w:rsidR="00884181" w:rsidRPr="00D51A9A">
        <w:rPr>
          <w:rFonts w:eastAsia="MS Mincho"/>
          <w:kern w:val="48"/>
        </w:rPr>
        <w:t>team's smart mirror</w:t>
      </w:r>
      <w:r>
        <w:rPr>
          <w:rFonts w:eastAsia="MS Mincho"/>
          <w:kern w:val="48"/>
        </w:rPr>
        <w:t xml:space="preserve"> project</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00884181" w:rsidRPr="00D51A9A">
        <w:rPr>
          <w:rFonts w:eastAsia="MS Mincho"/>
          <w:kern w:val="48"/>
        </w:rPr>
        <w:t xml:space="preserve"> three major components, one of these were the face recognition pipeline</w:t>
      </w:r>
      <w:r w:rsidR="00D2570D">
        <w:rPr>
          <w:rFonts w:eastAsia="MS Mincho"/>
          <w:kern w:val="48"/>
        </w:rPr>
        <w:t xml:space="preserve"> [</w:t>
      </w:r>
      <w:r w:rsidR="00424565">
        <w:rPr>
          <w:rFonts w:eastAsia="MS Mincho"/>
          <w:kern w:val="48"/>
        </w:rPr>
        <w:t>figure here</w:t>
      </w:r>
      <w:r w:rsidR="00D2570D">
        <w:rPr>
          <w:rFonts w:eastAsia="MS Mincho"/>
          <w:kern w:val="48"/>
        </w:rPr>
        <w:t>]</w:t>
      </w:r>
      <w:r w:rsidR="00884181" w:rsidRPr="00D51A9A">
        <w:rPr>
          <w:rFonts w:eastAsia="MS Mincho"/>
          <w:kern w:val="48"/>
        </w:rPr>
        <w:t>. Over the course of the project some results pointed out, that the current state of the pipeline is not sufficient, thus new technologies were ad</w:t>
      </w:r>
      <w:r w:rsidR="003D3EA3">
        <w:rPr>
          <w:rFonts w:eastAsia="MS Mincho"/>
          <w:kern w:val="48"/>
        </w:rPr>
        <w:t>o</w:t>
      </w:r>
      <w:r w:rsidR="00884181" w:rsidRPr="00D51A9A">
        <w:rPr>
          <w:rFonts w:eastAsia="MS Mincho"/>
          <w:kern w:val="48"/>
        </w:rPr>
        <w:t xml:space="preserve">pted </w:t>
      </w:r>
      <w:r w:rsidR="00B7737C">
        <w:rPr>
          <w:rFonts w:eastAsia="MS Mincho"/>
          <w:kern w:val="48"/>
        </w:rPr>
        <w:fldChar w:fldCharType="begin" w:fldLock="1"/>
      </w:r>
      <w:r w:rsidR="00331304">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2]</w:t>
      </w:r>
      <w:r w:rsidR="00B7737C">
        <w:rPr>
          <w:rFonts w:eastAsia="MS Mincho"/>
          <w:kern w:val="48"/>
        </w:rPr>
        <w:fldChar w:fldCharType="end"/>
      </w:r>
      <w:r w:rsidR="00B7737C">
        <w:rPr>
          <w:rFonts w:eastAsia="MS Mincho"/>
          <w:kern w:val="48"/>
        </w:rPr>
        <w:fldChar w:fldCharType="begin" w:fldLock="1"/>
      </w:r>
      <w:r w:rsidR="00331304">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3]","plainTextFormattedCitation":"[3]","previouslyFormattedCitation":"[3]"},"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3]</w:t>
      </w:r>
      <w:r w:rsidR="00B7737C">
        <w:rPr>
          <w:rFonts w:eastAsia="MS Mincho"/>
          <w:kern w:val="48"/>
        </w:rPr>
        <w:fldChar w:fldCharType="end"/>
      </w:r>
      <w:r w:rsidR="00B7737C">
        <w:rPr>
          <w:rFonts w:eastAsia="MS Mincho"/>
          <w:kern w:val="48"/>
        </w:rPr>
        <w:t>.</w:t>
      </w:r>
    </w:p>
    <w:p w14:paraId="2DBB9F67" w14:textId="4A24E41B" w:rsidR="00D51A9A" w:rsidRPr="00D51A9A" w:rsidRDefault="00884181" w:rsidP="007153D4">
      <w:pPr>
        <w:ind w:firstLine="289"/>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Cmsor1"/>
      </w:pPr>
      <w:r>
        <w:t>Methods</w:t>
      </w:r>
    </w:p>
    <w:p w14:paraId="3701CA02" w14:textId="431BD62A" w:rsidR="0046352A" w:rsidRDefault="00703567" w:rsidP="0046352A">
      <w:pPr>
        <w:pStyle w:val="Cmsor2"/>
      </w:pPr>
      <w:r>
        <w:t>Creating the face repository</w:t>
      </w:r>
    </w:p>
    <w:p w14:paraId="035D3FB0" w14:textId="2116F336" w:rsidR="00703567" w:rsidRDefault="00703567" w:rsidP="002D1DF8">
      <w:pPr>
        <w:ind w:firstLine="288"/>
        <w:jc w:val="both"/>
      </w:pPr>
      <w:r>
        <w:t>For the creation of the face repository</w:t>
      </w:r>
      <w:r w:rsidR="000741D1">
        <w:t>,</w:t>
      </w:r>
      <w:r>
        <w:t xml:space="preserve"> </w:t>
      </w:r>
      <w:r w:rsidR="000741D1">
        <w:t>a</w:t>
      </w:r>
      <w:r>
        <w:t xml:space="preserve"> software called FaceGen Modeller (demo version)</w:t>
      </w:r>
      <w:r w:rsidR="00B7737C">
        <w:t xml:space="preserve"> </w:t>
      </w:r>
      <w:r w:rsidR="00B7737C">
        <w:fldChar w:fldCharType="begin" w:fldLock="1"/>
      </w:r>
      <w:r w:rsidR="00331304">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4]","plainTextFormattedCitation":"[4]","previouslyFormattedCitation":"[4]"},"properties":{"noteIndex":0},"schema":"https://github.com/citation-style-language/schema/raw/master/csl-citation.json"}</w:instrText>
      </w:r>
      <w:r w:rsidR="00B7737C">
        <w:fldChar w:fldCharType="separate"/>
      </w:r>
      <w:r w:rsidR="004E1805" w:rsidRPr="004E1805">
        <w:rPr>
          <w:noProof/>
        </w:rPr>
        <w:t>[4]</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536E79">
        <w:t xml:space="preserve"> (Figure 7.)</w:t>
      </w:r>
      <w:r w:rsidR="002F289E">
        <w:t xml:space="preserve"> </w:t>
      </w:r>
      <w:r w:rsidR="00BB5306">
        <w:t>All 4 users were created with the male preset of FaceGen Modeller (demo version) to avoid any potential biases in the face recognition pipeline.</w:t>
      </w:r>
      <w:r w:rsidR="00810C99">
        <w:t xml:space="preserve"> </w:t>
      </w:r>
      <w:r w:rsidR="00810C99" w:rsidRPr="00810C99">
        <w:rPr>
          <w:highlight w:val="yellow"/>
        </w:rPr>
        <w:t>Ref to git repo?</w:t>
      </w:r>
    </w:p>
    <w:p w14:paraId="226E7A1E" w14:textId="504845D8" w:rsidR="00703567" w:rsidRDefault="00703567" w:rsidP="0008165B">
      <w:pPr>
        <w:ind w:firstLine="288"/>
        <w:jc w:val="both"/>
      </w:pPr>
      <w:r>
        <w:t>The</w:t>
      </w:r>
      <w:r w:rsidR="00BA04C9">
        <w:t>s</w:t>
      </w:r>
      <w:r>
        <w:t>e sets were created for each emotion: neutral withe the intensity between 0 and 10 %, low with the intensity between 20 and 30 % and high, with the intensity value between 50 and 60 % with 1 percent increments for all sets.</w:t>
      </w:r>
    </w:p>
    <w:p w14:paraId="427B0AF0" w14:textId="501649BA" w:rsidR="00703567" w:rsidRDefault="00703567" w:rsidP="002D1DF8">
      <w:pPr>
        <w:jc w:val="both"/>
      </w:pPr>
      <w:r>
        <w:t xml:space="preserve">These were then captured with the help of a program called ShareX </w:t>
      </w:r>
      <w:r w:rsidR="00B7737C">
        <w:fldChar w:fldCharType="begin" w:fldLock="1"/>
      </w:r>
      <w:r w:rsidR="00331304">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6]","plainTextFormattedCitation":"[6]","previouslyFormattedCitation":"[6]"},"properties":{"noteIndex":0},"schema":"https://github.com/citation-style-language/schema/raw/master/csl-citation.json"}</w:instrText>
      </w:r>
      <w:r w:rsidR="00B7737C">
        <w:fldChar w:fldCharType="separate"/>
      </w:r>
      <w:r w:rsidR="004E1805" w:rsidRPr="004E1805">
        <w:rPr>
          <w:noProof/>
        </w:rPr>
        <w:t>[6]</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025EE615" w:rsidR="002721E0" w:rsidRDefault="00D029D8" w:rsidP="002721E0">
      <w:pPr>
        <w:pStyle w:val="Cmsor2"/>
      </w:pPr>
      <w:r>
        <w:lastRenderedPageBreak/>
        <w:t>Facial Recognition pipeline</w:t>
      </w:r>
    </w:p>
    <w:p w14:paraId="1F1D56BE" w14:textId="0DAD6AB4" w:rsidR="002721E0" w:rsidRPr="00D77496" w:rsidRDefault="00486D47" w:rsidP="002721E0">
      <w:pPr>
        <w:ind w:firstLine="288"/>
        <w:jc w:val="both"/>
      </w:pPr>
      <w:r>
        <w:rPr>
          <w:noProof/>
        </w:rPr>
        <mc:AlternateContent>
          <mc:Choice Requires="wps">
            <w:drawing>
              <wp:anchor distT="45720" distB="45720" distL="114300" distR="114300" simplePos="0" relativeHeight="251658245" behindDoc="0" locked="1" layoutInCell="1" allowOverlap="1" wp14:anchorId="61FEAD87" wp14:editId="28C1AE75">
                <wp:simplePos x="0" y="0"/>
                <wp:positionH relativeFrom="column">
                  <wp:posOffset>1905</wp:posOffset>
                </wp:positionH>
                <wp:positionV relativeFrom="margin">
                  <wp:posOffset>111125</wp:posOffset>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5057E946" w14:textId="7FBE0BCE" w:rsidR="00E90269" w:rsidRDefault="006130A8" w:rsidP="00E90269">
                            <w:pPr>
                              <w:keepNext/>
                            </w:pPr>
                            <w:r>
                              <w:rPr>
                                <w:noProof/>
                              </w:rPr>
                              <w:drawing>
                                <wp:inline distT="0" distB="0" distL="0" distR="0" wp14:anchorId="38D7E010" wp14:editId="234A621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579D0D6D" w14:textId="3DDAAC27" w:rsidR="00E90269" w:rsidRPr="00894075" w:rsidRDefault="00565065" w:rsidP="00E90269">
                            <w:pPr>
                              <w:pStyle w:val="Kpalrs"/>
                              <w:rPr>
                                <w:sz w:val="16"/>
                                <w:szCs w:val="16"/>
                              </w:rPr>
                            </w:pPr>
                            <w:r>
                              <w:rPr>
                                <w:sz w:val="16"/>
                                <w:szCs w:val="16"/>
                              </w:rPr>
                              <w:t>2</w:t>
                            </w:r>
                            <w:r w:rsidR="00E90269" w:rsidRPr="00894075">
                              <w:rPr>
                                <w:sz w:val="16"/>
                                <w:szCs w:val="16"/>
                              </w:rPr>
                              <w:t>. Figure</w:t>
                            </w:r>
                            <w:r w:rsidR="001B0C68">
                              <w:rPr>
                                <w:sz w:val="16"/>
                                <w:szCs w:val="16"/>
                              </w:rPr>
                              <w:t xml:space="preserve"> The assembly of the three staged face recognition pipeline</w:t>
                            </w:r>
                            <w:r w:rsidR="001B0C68">
                              <w:rPr>
                                <w:sz w:val="16"/>
                                <w:szCs w:val="16"/>
                              </w:rPr>
                              <w:br/>
                              <w:t>The first stage’s task is to detect and crop human faces</w:t>
                            </w:r>
                            <w:r w:rsidR="001B0C68">
                              <w:rPr>
                                <w:sz w:val="16"/>
                                <w:szCs w:val="16"/>
                              </w:rPr>
                              <w:br/>
                              <w:t>The second stage converts the cropped images to a vector</w:t>
                            </w:r>
                            <w:r w:rsidR="001B0C68">
                              <w:rPr>
                                <w:sz w:val="16"/>
                                <w:szCs w:val="16"/>
                              </w:rPr>
                              <w:br/>
                              <w:t>The third stage measures distances between two ve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EAD87" id="_x0000_s1027" type="#_x0000_t202" style="position:absolute;left:0;text-align:left;margin-left:.15pt;margin-top:8.75pt;width:246pt;height:711.2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">
                <v:textbox>
                  <w:txbxContent>
                    <w:p w14:paraId="5057E946" w14:textId="7FBE0BCE" w:rsidR="00E90269" w:rsidRDefault="006130A8" w:rsidP="00E90269">
                      <w:pPr>
                        <w:keepNext/>
                      </w:pPr>
                      <w:r>
                        <w:rPr>
                          <w:noProof/>
                        </w:rPr>
                        <w:drawing>
                          <wp:inline distT="0" distB="0" distL="0" distR="0" wp14:anchorId="38D7E010" wp14:editId="234A621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579D0D6D" w14:textId="3DDAAC27" w:rsidR="00E90269" w:rsidRPr="00894075" w:rsidRDefault="00565065" w:rsidP="00E90269">
                      <w:pPr>
                        <w:pStyle w:val="Kpalrs"/>
                        <w:rPr>
                          <w:sz w:val="16"/>
                          <w:szCs w:val="16"/>
                        </w:rPr>
                      </w:pPr>
                      <w:r>
                        <w:rPr>
                          <w:sz w:val="16"/>
                          <w:szCs w:val="16"/>
                        </w:rPr>
                        <w:t>2</w:t>
                      </w:r>
                      <w:r w:rsidR="00E90269" w:rsidRPr="00894075">
                        <w:rPr>
                          <w:sz w:val="16"/>
                          <w:szCs w:val="16"/>
                        </w:rPr>
                        <w:t>. Figure</w:t>
                      </w:r>
                      <w:r w:rsidR="001B0C68">
                        <w:rPr>
                          <w:sz w:val="16"/>
                          <w:szCs w:val="16"/>
                        </w:rPr>
                        <w:t xml:space="preserve"> The assembly of the three staged face recognition pipeline</w:t>
                      </w:r>
                      <w:r w:rsidR="001B0C68">
                        <w:rPr>
                          <w:sz w:val="16"/>
                          <w:szCs w:val="16"/>
                        </w:rPr>
                        <w:br/>
                        <w:t>The first stage’s task is to detect and crop human faces</w:t>
                      </w:r>
                      <w:r w:rsidR="001B0C68">
                        <w:rPr>
                          <w:sz w:val="16"/>
                          <w:szCs w:val="16"/>
                        </w:rPr>
                        <w:br/>
                        <w:t>The second stage converts the cropped images to a vector</w:t>
                      </w:r>
                      <w:r w:rsidR="001B0C68">
                        <w:rPr>
                          <w:sz w:val="16"/>
                          <w:szCs w:val="16"/>
                        </w:rPr>
                        <w:br/>
                        <w:t>The third stage measures distances between two vectors</w:t>
                      </w:r>
                    </w:p>
                  </w:txbxContent>
                </v:textbox>
                <w10:wrap type="topAndBottom" anchory="margin"/>
                <w10:anchorlock/>
              </v:shape>
            </w:pict>
          </mc:Fallback>
        </mc:AlternateContent>
      </w:r>
      <w:r w:rsidR="00D029D8">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30C3B434" w:rsidR="002721E0" w:rsidRDefault="002721E0" w:rsidP="002D1DF8">
      <w:pPr>
        <w:jc w:val="both"/>
      </w:pPr>
    </w:p>
    <w:p w14:paraId="6529A2E7" w14:textId="6811DBE1" w:rsidR="00615D6A" w:rsidRDefault="00615D6A" w:rsidP="00615D6A">
      <w:pPr>
        <w:pStyle w:val="Cmsor2"/>
      </w:pPr>
      <w:r>
        <w:t>Measuring accuracy</w:t>
      </w:r>
    </w:p>
    <w:p w14:paraId="2764A5E3" w14:textId="0C011802"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cognition 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4B98245C" w14:textId="1ADE85D8" w:rsidR="00615D6A" w:rsidRDefault="00615D6A" w:rsidP="00615D6A">
      <w:pPr>
        <w:pStyle w:val="Cmsor2"/>
      </w:pPr>
      <w:r>
        <w:t>Evaluating the gathered data</w:t>
      </w:r>
    </w:p>
    <w:p w14:paraId="23B1CD08" w14:textId="744F5AB0" w:rsidR="00E53E17" w:rsidRDefault="00047CFC" w:rsidP="00ED023F">
      <w:pPr>
        <w:ind w:firstLine="288"/>
        <w:jc w:val="both"/>
      </w:pPr>
      <w:r>
        <w:rPr>
          <w:noProof/>
        </w:rPr>
        <mc:AlternateContent>
          <mc:Choice Requires="wps">
            <w:drawing>
              <wp:anchor distT="45720" distB="45720" distL="114300" distR="114300" simplePos="0" relativeHeight="251659776" behindDoc="0" locked="0" layoutInCell="1" allowOverlap="1" wp14:anchorId="28828A07" wp14:editId="557950CC">
                <wp:simplePos x="0" y="0"/>
                <wp:positionH relativeFrom="column">
                  <wp:posOffset>4445</wp:posOffset>
                </wp:positionH>
                <wp:positionV relativeFrom="margin">
                  <wp:posOffset>6979920</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671B26AC">
                                  <wp:extent cx="2408403" cy="1672155"/>
                                  <wp:effectExtent l="0" t="0" r="0" b="4445"/>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412B922E" w14:textId="71798419" w:rsidR="00487F4B" w:rsidRPr="00487F4B" w:rsidRDefault="003C4FF6" w:rsidP="00487F4B">
                            <w:pPr>
                              <w:pStyle w:val="Kpalrs"/>
                              <w:rPr>
                                <w:sz w:val="16"/>
                                <w:szCs w:val="16"/>
                              </w:rPr>
                            </w:pPr>
                            <w:r>
                              <w:rPr>
                                <w:sz w:val="16"/>
                                <w:szCs w:val="16"/>
                              </w:rPr>
                              <w:t>4</w:t>
                            </w:r>
                            <w:r w:rsidR="00487F4B" w:rsidRPr="00487F4B">
                              <w:rPr>
                                <w:sz w:val="16"/>
                                <w:szCs w:val="16"/>
                              </w:rPr>
                              <w:t>. Figure Distances measured with 512D representational layer</w:t>
                            </w:r>
                            <w:r w:rsidR="00047CFC">
                              <w:rPr>
                                <w:sz w:val="16"/>
                                <w:szCs w:val="16"/>
                              </w:rPr>
                              <w:br/>
                              <w:t xml:space="preserve">Histogram of measured distances, bins represent </w:t>
                            </w:r>
                            <w:r w:rsidR="00810C99">
                              <w:rPr>
                                <w:sz w:val="16"/>
                                <w:szCs w:val="16"/>
                              </w:rPr>
                              <w:t>the number of 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8" type="#_x0000_t202" style="position:absolute;left:0;text-align:left;margin-left:.35pt;margin-top:549.6pt;width:242pt;height:170.3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">
                <v:textbox>
                  <w:txbxContent>
                    <w:p w14:paraId="2E9C6716" w14:textId="77777777" w:rsidR="00487F4B" w:rsidRDefault="00F3411B" w:rsidP="00487F4B">
                      <w:pPr>
                        <w:keepNext/>
                      </w:pPr>
                      <w:r>
                        <w:rPr>
                          <w:noProof/>
                        </w:rPr>
                        <w:drawing>
                          <wp:inline distT="0" distB="0" distL="0" distR="0" wp14:anchorId="2DCA75B3" wp14:editId="671B26AC">
                            <wp:extent cx="2408403" cy="1672155"/>
                            <wp:effectExtent l="0" t="0" r="0" b="4445"/>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412B922E" w14:textId="71798419" w:rsidR="00487F4B" w:rsidRPr="00487F4B" w:rsidRDefault="003C4FF6" w:rsidP="00487F4B">
                      <w:pPr>
                        <w:pStyle w:val="Kpalrs"/>
                        <w:rPr>
                          <w:sz w:val="16"/>
                          <w:szCs w:val="16"/>
                        </w:rPr>
                      </w:pPr>
                      <w:r>
                        <w:rPr>
                          <w:sz w:val="16"/>
                          <w:szCs w:val="16"/>
                        </w:rPr>
                        <w:t>4</w:t>
                      </w:r>
                      <w:r w:rsidR="00487F4B" w:rsidRPr="00487F4B">
                        <w:rPr>
                          <w:sz w:val="16"/>
                          <w:szCs w:val="16"/>
                        </w:rPr>
                        <w:t>. Figure Distances measured with 512D representational layer</w:t>
                      </w:r>
                      <w:r w:rsidR="00047CFC">
                        <w:rPr>
                          <w:sz w:val="16"/>
                          <w:szCs w:val="16"/>
                        </w:rPr>
                        <w:br/>
                        <w:t xml:space="preserve">Histogram of measured distances, bins represent </w:t>
                      </w:r>
                      <w:r w:rsidR="00810C99">
                        <w:rPr>
                          <w:sz w:val="16"/>
                          <w:szCs w:val="16"/>
                        </w:rPr>
                        <w:t>the number of observations of given distance</w:t>
                      </w:r>
                    </w:p>
                  </w:txbxContent>
                </v:textbox>
                <w10:wrap type="topAndBottom" anchory="margin"/>
              </v:shape>
            </w:pict>
          </mc:Fallback>
        </mc:AlternateContent>
      </w:r>
      <w:r>
        <w:rPr>
          <w:noProof/>
        </w:rPr>
        <mc:AlternateContent>
          <mc:Choice Requires="wps">
            <w:drawing>
              <wp:anchor distT="45720" distB="45720" distL="114300" distR="114300" simplePos="0" relativeHeight="251655680" behindDoc="0" locked="0" layoutInCell="1" allowOverlap="1" wp14:anchorId="276073FC" wp14:editId="6F343CC3">
                <wp:simplePos x="0" y="0"/>
                <wp:positionH relativeFrom="column">
                  <wp:align>right</wp:align>
                </wp:positionH>
                <wp:positionV relativeFrom="page">
                  <wp:posOffset>5375275</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7128"/>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79A9E82D">
                                  <wp:extent cx="2437663" cy="1692676"/>
                                  <wp:effectExtent l="0" t="0" r="1270" b="3175"/>
                                  <wp:docPr id="23"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543059D5" w14:textId="141047B7" w:rsidR="00F3411B" w:rsidRPr="00F671DF" w:rsidRDefault="003C4FF6" w:rsidP="00F3411B">
                            <w:pPr>
                              <w:pStyle w:val="Kpalrs"/>
                              <w:rPr>
                                <w:sz w:val="16"/>
                                <w:szCs w:val="16"/>
                              </w:rPr>
                            </w:pPr>
                            <w:r>
                              <w:rPr>
                                <w:sz w:val="16"/>
                                <w:szCs w:val="16"/>
                              </w:rPr>
                              <w:t>3</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r>
                              <w:rPr>
                                <w:sz w:val="16"/>
                                <w:szCs w:val="16"/>
                              </w:rPr>
                              <w:t>,</w:t>
                            </w:r>
                            <w:r>
                              <w:rPr>
                                <w:sz w:val="16"/>
                                <w:szCs w:val="16"/>
                              </w:rPr>
                              <w:br/>
                              <w:t xml:space="preserve">Histogram of </w:t>
                            </w:r>
                            <w:r w:rsidR="00047CFC">
                              <w:rPr>
                                <w:sz w:val="16"/>
                                <w:szCs w:val="16"/>
                              </w:rPr>
                              <w:t xml:space="preserve">measured distances, bins represent the </w:t>
                            </w:r>
                            <w:r w:rsidR="00810C99">
                              <w:rPr>
                                <w:sz w:val="16"/>
                                <w:szCs w:val="16"/>
                              </w:rPr>
                              <w:t>number</w:t>
                            </w:r>
                            <w:r w:rsidR="00047CFC">
                              <w:rPr>
                                <w:sz w:val="16"/>
                                <w:szCs w:val="16"/>
                              </w:rPr>
                              <w:t xml:space="preserve"> of </w:t>
                            </w:r>
                            <w:r w:rsidR="00810C99">
                              <w:rPr>
                                <w:sz w:val="16"/>
                                <w:szCs w:val="16"/>
                              </w:rPr>
                              <w:t>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9" type="#_x0000_t202" style="position:absolute;left:0;text-align:left;margin-left:190.3pt;margin-top:423.25pt;width:241.5pt;height:170.6pt;z-index:251655680;visibility:visible;mso-wrap-style:square;mso-width-percent:0;mso-height-percent:0;mso-wrap-distance-left:9pt;mso-wrap-distance-top:3.6pt;mso-wrap-distance-right:9pt;mso-wrap-distance-bottom:3.6pt;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79A9E82D">
                            <wp:extent cx="2437663" cy="1692676"/>
                            <wp:effectExtent l="0" t="0" r="1270" b="3175"/>
                            <wp:docPr id="23"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543059D5" w14:textId="141047B7" w:rsidR="00F3411B" w:rsidRPr="00F671DF" w:rsidRDefault="003C4FF6" w:rsidP="00F3411B">
                      <w:pPr>
                        <w:pStyle w:val="Kpalrs"/>
                        <w:rPr>
                          <w:sz w:val="16"/>
                          <w:szCs w:val="16"/>
                        </w:rPr>
                      </w:pPr>
                      <w:r>
                        <w:rPr>
                          <w:sz w:val="16"/>
                          <w:szCs w:val="16"/>
                        </w:rPr>
                        <w:t>3</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r>
                        <w:rPr>
                          <w:sz w:val="16"/>
                          <w:szCs w:val="16"/>
                        </w:rPr>
                        <w:t>,</w:t>
                      </w:r>
                      <w:r>
                        <w:rPr>
                          <w:sz w:val="16"/>
                          <w:szCs w:val="16"/>
                        </w:rPr>
                        <w:br/>
                        <w:t xml:space="preserve">Histogram of </w:t>
                      </w:r>
                      <w:r w:rsidR="00047CFC">
                        <w:rPr>
                          <w:sz w:val="16"/>
                          <w:szCs w:val="16"/>
                        </w:rPr>
                        <w:t xml:space="preserve">measured distances, bins represent the </w:t>
                      </w:r>
                      <w:r w:rsidR="00810C99">
                        <w:rPr>
                          <w:sz w:val="16"/>
                          <w:szCs w:val="16"/>
                        </w:rPr>
                        <w:t>number</w:t>
                      </w:r>
                      <w:r w:rsidR="00047CFC">
                        <w:rPr>
                          <w:sz w:val="16"/>
                          <w:szCs w:val="16"/>
                        </w:rPr>
                        <w:t xml:space="preserve"> of </w:t>
                      </w:r>
                      <w:r w:rsidR="00810C99">
                        <w:rPr>
                          <w:sz w:val="16"/>
                          <w:szCs w:val="16"/>
                        </w:rPr>
                        <w:t>observations of given distance</w:t>
                      </w:r>
                    </w:p>
                  </w:txbxContent>
                </v:textbox>
                <w10:wrap type="topAndBottom" anchory="page"/>
              </v:shape>
            </w:pict>
          </mc:Fallback>
        </mc:AlternateContent>
      </w:r>
      <w:r w:rsidR="00E53E17"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FaceNet paper </w:t>
      </w:r>
      <w:r w:rsidR="00B7737C">
        <w:fldChar w:fldCharType="begin" w:fldLock="1"/>
      </w:r>
      <w:r w:rsidR="00331304">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fldChar w:fldCharType="separate"/>
      </w:r>
      <w:r w:rsidR="004E1805" w:rsidRPr="004E1805">
        <w:rPr>
          <w:noProof/>
        </w:rPr>
        <w:t>[7]</w:t>
      </w:r>
      <w:r w:rsidR="00B7737C">
        <w:fldChar w:fldCharType="end"/>
      </w:r>
      <w:r w:rsidR="00B7737C">
        <w:t xml:space="preserve"> </w:t>
      </w:r>
      <w:r w:rsidR="00E53E17" w:rsidRPr="00E53E17">
        <w:t xml:space="preserve">to represent how closely two face represents the same person. </w:t>
      </w:r>
      <w:r w:rsidR="00230DFE">
        <w:rPr>
          <w:noProof/>
        </w:rPr>
        <w:lastRenderedPageBreak/>
        <mc:AlternateContent>
          <mc:Choice Requires="wps">
            <w:drawing>
              <wp:anchor distT="45720" distB="45720" distL="114300" distR="114300" simplePos="0" relativeHeight="251661824" behindDoc="0" locked="1" layoutInCell="1" allowOverlap="1" wp14:anchorId="1829C385" wp14:editId="00407BE9">
                <wp:simplePos x="0" y="0"/>
                <wp:positionH relativeFrom="margin">
                  <wp:posOffset>3316605</wp:posOffset>
                </wp:positionH>
                <wp:positionV relativeFrom="page">
                  <wp:posOffset>682625</wp:posOffset>
                </wp:positionV>
                <wp:extent cx="3081600" cy="263160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600" cy="2631600"/>
                        </a:xfrm>
                        <a:prstGeom prst="rect">
                          <a:avLst/>
                        </a:prstGeom>
                        <a:solidFill>
                          <a:srgbClr val="FFFFFF"/>
                        </a:solidFill>
                        <a:ln w="9525">
                          <a:solidFill>
                            <a:srgbClr val="000000"/>
                          </a:solidFill>
                          <a:miter lim="800000"/>
                          <a:headEnd/>
                          <a:tailEnd/>
                        </a:ln>
                      </wps:spPr>
                      <wps:txbx>
                        <w:txbxContent>
                          <w:p w14:paraId="74F95796" w14:textId="77777777" w:rsidR="00230DFE" w:rsidRDefault="00230DFE" w:rsidP="00230DFE">
                            <w:pPr>
                              <w:keepNext/>
                            </w:pPr>
                            <w:r>
                              <w:rPr>
                                <w:noProof/>
                              </w:rPr>
                              <w:drawing>
                                <wp:inline distT="0" distB="0" distL="0" distR="0" wp14:anchorId="5F7A7925" wp14:editId="54EAF45F">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1CA1FD0C" w14:textId="28189FE6" w:rsidR="00230DFE" w:rsidRPr="00694C50" w:rsidRDefault="00BD6287" w:rsidP="00230DFE">
                            <w:pPr>
                              <w:pStyle w:val="Kpalrs"/>
                              <w:rPr>
                                <w:sz w:val="16"/>
                                <w:szCs w:val="16"/>
                              </w:rPr>
                            </w:pPr>
                            <w:r>
                              <w:rPr>
                                <w:sz w:val="16"/>
                                <w:szCs w:val="16"/>
                              </w:rPr>
                              <w:t>7</w:t>
                            </w:r>
                            <w:r w:rsidR="00230DFE" w:rsidRPr="00694C50">
                              <w:rPr>
                                <w:sz w:val="16"/>
                                <w:szCs w:val="16"/>
                              </w:rPr>
                              <w:t xml:space="preserve">. </w:t>
                            </w:r>
                            <w:r w:rsidR="00EC3924">
                              <w:rPr>
                                <w:sz w:val="16"/>
                                <w:szCs w:val="16"/>
                              </w:rPr>
                              <w:t xml:space="preserve">Figure </w:t>
                            </w:r>
                            <w:r>
                              <w:rPr>
                                <w:sz w:val="16"/>
                                <w:szCs w:val="16"/>
                              </w:rPr>
                              <w:t>The four users in their neutral state</w:t>
                            </w:r>
                            <w:r w:rsidR="00230DFE">
                              <w:rPr>
                                <w:sz w:val="16"/>
                                <w:szCs w:val="16"/>
                              </w:rPr>
                              <w:br/>
                            </w:r>
                            <w:r>
                              <w:rPr>
                                <w:sz w:val="16"/>
                                <w:szCs w:val="16"/>
                              </w:rPr>
                              <w:t>These were created using FaceGen Modeller</w:t>
                            </w:r>
                          </w:p>
                          <w:p w14:paraId="0D756A0A" w14:textId="77777777" w:rsidR="00230DFE" w:rsidRDefault="00230DFE" w:rsidP="00230DF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9C385" id="_x0000_s1030" type="#_x0000_t202" style="position:absolute;left:0;text-align:left;margin-left:261.15pt;margin-top:53.75pt;width:242.65pt;height:207.2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">
                <v:textbox>
                  <w:txbxContent>
                    <w:p w14:paraId="74F95796" w14:textId="77777777" w:rsidR="00230DFE" w:rsidRDefault="00230DFE" w:rsidP="00230DFE">
                      <w:pPr>
                        <w:keepNext/>
                      </w:pPr>
                      <w:r>
                        <w:rPr>
                          <w:noProof/>
                        </w:rPr>
                        <w:drawing>
                          <wp:inline distT="0" distB="0" distL="0" distR="0" wp14:anchorId="5F7A7925" wp14:editId="54EAF45F">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1CA1FD0C" w14:textId="28189FE6" w:rsidR="00230DFE" w:rsidRPr="00694C50" w:rsidRDefault="00BD6287" w:rsidP="00230DFE">
                      <w:pPr>
                        <w:pStyle w:val="Kpalrs"/>
                        <w:rPr>
                          <w:sz w:val="16"/>
                          <w:szCs w:val="16"/>
                        </w:rPr>
                      </w:pPr>
                      <w:r>
                        <w:rPr>
                          <w:sz w:val="16"/>
                          <w:szCs w:val="16"/>
                        </w:rPr>
                        <w:t>7</w:t>
                      </w:r>
                      <w:r w:rsidR="00230DFE" w:rsidRPr="00694C50">
                        <w:rPr>
                          <w:sz w:val="16"/>
                          <w:szCs w:val="16"/>
                        </w:rPr>
                        <w:t xml:space="preserve">. </w:t>
                      </w:r>
                      <w:r w:rsidR="00EC3924">
                        <w:rPr>
                          <w:sz w:val="16"/>
                          <w:szCs w:val="16"/>
                        </w:rPr>
                        <w:t xml:space="preserve">Figure </w:t>
                      </w:r>
                      <w:r>
                        <w:rPr>
                          <w:sz w:val="16"/>
                          <w:szCs w:val="16"/>
                        </w:rPr>
                        <w:t>The four users in their neutral state</w:t>
                      </w:r>
                      <w:r w:rsidR="00230DFE">
                        <w:rPr>
                          <w:sz w:val="16"/>
                          <w:szCs w:val="16"/>
                        </w:rPr>
                        <w:br/>
                      </w:r>
                      <w:r>
                        <w:rPr>
                          <w:sz w:val="16"/>
                          <w:szCs w:val="16"/>
                        </w:rPr>
                        <w:t>These were created using FaceGen Modeller</w:t>
                      </w:r>
                    </w:p>
                    <w:p w14:paraId="0D756A0A" w14:textId="77777777" w:rsidR="00230DFE" w:rsidRDefault="00230DFE" w:rsidP="00230DFE">
                      <w:pPr>
                        <w:keepNext/>
                      </w:pPr>
                    </w:p>
                  </w:txbxContent>
                </v:textbox>
                <w10:wrap type="topAndBottom" anchorx="margin" anchory="page"/>
                <w10:anchorlock/>
              </v:shape>
            </w:pict>
          </mc:Fallback>
        </mc:AlternateContent>
      </w:r>
      <w:r w:rsidR="00E53E17" w:rsidRPr="00E53E17">
        <w:t>The researchers in that paper used 1.1 as a segmentation threshold. Distances below 1.1 between two faces were considered to belong to the same user.</w:t>
      </w:r>
    </w:p>
    <w:p w14:paraId="665AAEC4" w14:textId="2AA3E6D4" w:rsidR="00E53E17" w:rsidRDefault="00F35984" w:rsidP="00ED023F">
      <w:pPr>
        <w:jc w:val="both"/>
      </w:pPr>
      <w:r>
        <w:rPr>
          <w:noProof/>
        </w:rPr>
        <mc:AlternateContent>
          <mc:Choice Requires="wps">
            <w:drawing>
              <wp:anchor distT="45720" distB="45720" distL="114300" distR="114300" simplePos="0" relativeHeight="251665920" behindDoc="0" locked="1" layoutInCell="1" allowOverlap="1" wp14:anchorId="0A5EE27C" wp14:editId="32D4BA73">
                <wp:simplePos x="0" y="0"/>
                <wp:positionH relativeFrom="margin">
                  <wp:posOffset>3315335</wp:posOffset>
                </wp:positionH>
                <wp:positionV relativeFrom="page">
                  <wp:posOffset>6685915</wp:posOffset>
                </wp:positionV>
                <wp:extent cx="3106420" cy="2401570"/>
                <wp:effectExtent l="0" t="0" r="17780" b="17780"/>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401570"/>
                        </a:xfrm>
                        <a:prstGeom prst="rect">
                          <a:avLst/>
                        </a:prstGeom>
                        <a:solidFill>
                          <a:srgbClr val="FFFFFF"/>
                        </a:solidFill>
                        <a:ln w="9525">
                          <a:solidFill>
                            <a:srgbClr val="000000"/>
                          </a:solidFill>
                          <a:miter lim="800000"/>
                          <a:headEnd/>
                          <a:tailEnd/>
                        </a:ln>
                      </wps:spPr>
                      <wps:txbx>
                        <w:txbxContent>
                          <w:p w14:paraId="6903490B" w14:textId="77777777" w:rsidR="00F35984" w:rsidRDefault="00F35984" w:rsidP="00F35984">
                            <w:pPr>
                              <w:keepNext/>
                            </w:pPr>
                            <w:r>
                              <w:rPr>
                                <w:noProof/>
                              </w:rPr>
                              <w:drawing>
                                <wp:inline distT="0" distB="0" distL="0" distR="0" wp14:anchorId="37DD098D" wp14:editId="5D234786">
                                  <wp:extent cx="2984975" cy="2122322"/>
                                  <wp:effectExtent l="0" t="0" r="6350" b="0"/>
                                  <wp:docPr id="29"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E162488" w14:textId="2637258B" w:rsidR="00F35984" w:rsidRPr="00694C50" w:rsidRDefault="00F35984" w:rsidP="00F35984">
                            <w:pPr>
                              <w:pStyle w:val="Kpalrs"/>
                              <w:rPr>
                                <w:sz w:val="16"/>
                                <w:szCs w:val="16"/>
                              </w:rPr>
                            </w:pPr>
                            <w:r>
                              <w:rPr>
                                <w:sz w:val="16"/>
                                <w:szCs w:val="16"/>
                              </w:rPr>
                              <w:t>1</w:t>
                            </w:r>
                            <w:r w:rsidRPr="00694C50">
                              <w:rPr>
                                <w:sz w:val="16"/>
                                <w:szCs w:val="16"/>
                              </w:rPr>
                              <w:t xml:space="preserve">. </w:t>
                            </w:r>
                            <w:r>
                              <w:rPr>
                                <w:sz w:val="16"/>
                                <w:szCs w:val="16"/>
                              </w:rPr>
                              <w:t>Table Distance statis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EE27C" id="_x0000_s1031" type="#_x0000_t202" style="position:absolute;left:0;text-align:left;margin-left:261.05pt;margin-top:526.45pt;width:244.6pt;height:189.1pt;z-index:251665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">
                <v:textbox>
                  <w:txbxContent>
                    <w:p w14:paraId="6903490B" w14:textId="77777777" w:rsidR="00F35984" w:rsidRDefault="00F35984" w:rsidP="00F35984">
                      <w:pPr>
                        <w:keepNext/>
                      </w:pPr>
                      <w:r>
                        <w:rPr>
                          <w:noProof/>
                        </w:rPr>
                        <w:drawing>
                          <wp:inline distT="0" distB="0" distL="0" distR="0" wp14:anchorId="37DD098D" wp14:editId="5D234786">
                            <wp:extent cx="2984975" cy="2122322"/>
                            <wp:effectExtent l="0" t="0" r="6350" b="0"/>
                            <wp:docPr id="29"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E162488" w14:textId="2637258B" w:rsidR="00F35984" w:rsidRPr="00694C50" w:rsidRDefault="00F35984" w:rsidP="00F35984">
                      <w:pPr>
                        <w:pStyle w:val="Kpalrs"/>
                        <w:rPr>
                          <w:sz w:val="16"/>
                          <w:szCs w:val="16"/>
                        </w:rPr>
                      </w:pPr>
                      <w:r>
                        <w:rPr>
                          <w:sz w:val="16"/>
                          <w:szCs w:val="16"/>
                        </w:rPr>
                        <w:t>1</w:t>
                      </w:r>
                      <w:r w:rsidRPr="00694C50">
                        <w:rPr>
                          <w:sz w:val="16"/>
                          <w:szCs w:val="16"/>
                        </w:rPr>
                        <w:t xml:space="preserve">. </w:t>
                      </w:r>
                      <w:r>
                        <w:rPr>
                          <w:sz w:val="16"/>
                          <w:szCs w:val="16"/>
                        </w:rPr>
                        <w:t>Table Distance statistics</w:t>
                      </w:r>
                    </w:p>
                  </w:txbxContent>
                </v:textbox>
                <w10:wrap type="topAndBottom" anchorx="margin" anchory="page"/>
                <w10:anchorlock/>
              </v:shape>
            </w:pict>
          </mc:Fallback>
        </mc:AlternateContent>
      </w:r>
      <w:r w:rsidR="00902E7F">
        <w:rPr>
          <w:noProof/>
        </w:rPr>
        <mc:AlternateContent>
          <mc:Choice Requires="wps">
            <w:drawing>
              <wp:anchor distT="45720" distB="45720" distL="114300" distR="114300" simplePos="0" relativeHeight="251663872" behindDoc="0" locked="1" layoutInCell="1" allowOverlap="1" wp14:anchorId="1ECB6D11" wp14:editId="2DD20C2B">
                <wp:simplePos x="0" y="0"/>
                <wp:positionH relativeFrom="margin">
                  <wp:posOffset>3289427</wp:posOffset>
                </wp:positionH>
                <wp:positionV relativeFrom="page">
                  <wp:posOffset>3655949</wp:posOffset>
                </wp:positionV>
                <wp:extent cx="3106800" cy="2631600"/>
                <wp:effectExtent l="0" t="0" r="17780" b="1651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800" cy="2631600"/>
                        </a:xfrm>
                        <a:prstGeom prst="rect">
                          <a:avLst/>
                        </a:prstGeom>
                        <a:solidFill>
                          <a:srgbClr val="FFFFFF"/>
                        </a:solidFill>
                        <a:ln w="9525">
                          <a:solidFill>
                            <a:srgbClr val="000000"/>
                          </a:solidFill>
                          <a:miter lim="800000"/>
                          <a:headEnd/>
                          <a:tailEnd/>
                        </a:ln>
                      </wps:spPr>
                      <wps:txbx>
                        <w:txbxContent>
                          <w:p w14:paraId="65E09F95" w14:textId="77777777" w:rsidR="00902E7F" w:rsidRDefault="00902E7F" w:rsidP="00902E7F">
                            <w:pPr>
                              <w:keepNext/>
                            </w:pPr>
                            <w:r>
                              <w:rPr>
                                <w:noProof/>
                              </w:rPr>
                              <w:drawing>
                                <wp:inline distT="0" distB="0" distL="0" distR="0" wp14:anchorId="200B34C2" wp14:editId="5E742156">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755708F1" w14:textId="1B48F728" w:rsidR="00902E7F" w:rsidRPr="00694C50" w:rsidRDefault="00BD6287" w:rsidP="00902E7F">
                            <w:pPr>
                              <w:pStyle w:val="Kpalrs"/>
                              <w:rPr>
                                <w:sz w:val="16"/>
                                <w:szCs w:val="16"/>
                              </w:rPr>
                            </w:pPr>
                            <w:r>
                              <w:rPr>
                                <w:sz w:val="16"/>
                                <w:szCs w:val="16"/>
                              </w:rPr>
                              <w:t>8</w:t>
                            </w:r>
                            <w:r w:rsidR="00902E7F" w:rsidRPr="00694C50">
                              <w:rPr>
                                <w:sz w:val="16"/>
                                <w:szCs w:val="16"/>
                              </w:rPr>
                              <w:t xml:space="preserve">. Figure </w:t>
                            </w:r>
                            <w:r w:rsidR="00EC3924">
                              <w:rPr>
                                <w:sz w:val="16"/>
                                <w:szCs w:val="16"/>
                              </w:rPr>
                              <w:t>User A</w:t>
                            </w:r>
                            <w:r w:rsidR="00EC3924">
                              <w:rPr>
                                <w:sz w:val="16"/>
                                <w:szCs w:val="16"/>
                              </w:rPr>
                              <w:br/>
                            </w:r>
                            <w:bookmarkStart w:id="0" w:name="_Hlk51945682"/>
                            <w:r w:rsidR="00EC3924">
                              <w:rPr>
                                <w:sz w:val="16"/>
                                <w:szCs w:val="16"/>
                              </w:rPr>
                              <w:t>Top left low intensity happiness, lower left high intensity</w:t>
                            </w:r>
                            <w:bookmarkEnd w:id="0"/>
                            <w:r w:rsidR="00EC3924">
                              <w:rPr>
                                <w:sz w:val="16"/>
                                <w:szCs w:val="16"/>
                              </w:rPr>
                              <w:br/>
                              <w:t>Top right low intensity happiness, lower right high intensity</w:t>
                            </w:r>
                          </w:p>
                          <w:p w14:paraId="26FF0262" w14:textId="77777777" w:rsidR="00902E7F" w:rsidRDefault="00902E7F" w:rsidP="00902E7F">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B6D11" id="_x0000_s1032" type="#_x0000_t202" style="position:absolute;left:0;text-align:left;margin-left:259pt;margin-top:287.85pt;width:244.65pt;height:207.2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">
                <v:textbox>
                  <w:txbxContent>
                    <w:p w14:paraId="65E09F95" w14:textId="77777777" w:rsidR="00902E7F" w:rsidRDefault="00902E7F" w:rsidP="00902E7F">
                      <w:pPr>
                        <w:keepNext/>
                      </w:pPr>
                      <w:r>
                        <w:rPr>
                          <w:noProof/>
                        </w:rPr>
                        <w:drawing>
                          <wp:inline distT="0" distB="0" distL="0" distR="0" wp14:anchorId="200B34C2" wp14:editId="5E742156">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755708F1" w14:textId="1B48F728" w:rsidR="00902E7F" w:rsidRPr="00694C50" w:rsidRDefault="00BD6287" w:rsidP="00902E7F">
                      <w:pPr>
                        <w:pStyle w:val="Kpalrs"/>
                        <w:rPr>
                          <w:sz w:val="16"/>
                          <w:szCs w:val="16"/>
                        </w:rPr>
                      </w:pPr>
                      <w:r>
                        <w:rPr>
                          <w:sz w:val="16"/>
                          <w:szCs w:val="16"/>
                        </w:rPr>
                        <w:t>8</w:t>
                      </w:r>
                      <w:r w:rsidR="00902E7F" w:rsidRPr="00694C50">
                        <w:rPr>
                          <w:sz w:val="16"/>
                          <w:szCs w:val="16"/>
                        </w:rPr>
                        <w:t xml:space="preserve">. Figure </w:t>
                      </w:r>
                      <w:r w:rsidR="00EC3924">
                        <w:rPr>
                          <w:sz w:val="16"/>
                          <w:szCs w:val="16"/>
                        </w:rPr>
                        <w:t>User A</w:t>
                      </w:r>
                      <w:r w:rsidR="00EC3924">
                        <w:rPr>
                          <w:sz w:val="16"/>
                          <w:szCs w:val="16"/>
                        </w:rPr>
                        <w:br/>
                      </w:r>
                      <w:bookmarkStart w:id="1" w:name="_Hlk51945682"/>
                      <w:r w:rsidR="00EC3924">
                        <w:rPr>
                          <w:sz w:val="16"/>
                          <w:szCs w:val="16"/>
                        </w:rPr>
                        <w:t>Top left low intensity happiness, lower left high intensity</w:t>
                      </w:r>
                      <w:bookmarkEnd w:id="1"/>
                      <w:r w:rsidR="00EC3924">
                        <w:rPr>
                          <w:sz w:val="16"/>
                          <w:szCs w:val="16"/>
                        </w:rPr>
                        <w:br/>
                        <w:t>Top right low intensity happiness, lower right high intensity</w:t>
                      </w:r>
                    </w:p>
                    <w:p w14:paraId="26FF0262" w14:textId="77777777" w:rsidR="00902E7F" w:rsidRDefault="00902E7F" w:rsidP="00902E7F">
                      <w:pPr>
                        <w:keepNext/>
                      </w:pPr>
                    </w:p>
                  </w:txbxContent>
                </v:textbox>
                <w10:wrap type="topAndBottom" anchorx="margin" anchory="page"/>
                <w10:anchorlock/>
              </v:shape>
            </w:pict>
          </mc:Fallback>
        </mc:AlternateContent>
      </w:r>
      <w:r w:rsidR="00054B8E">
        <w:rPr>
          <w:noProof/>
        </w:rPr>
        <mc:AlternateContent>
          <mc:Choice Requires="wps">
            <w:drawing>
              <wp:anchor distT="45720" distB="45720" distL="114300" distR="114300" simplePos="0" relativeHeight="251658243" behindDoc="0" locked="0" layoutInCell="1" allowOverlap="1" wp14:anchorId="699D7044" wp14:editId="6B5A6EBD">
                <wp:simplePos x="0" y="0"/>
                <wp:positionH relativeFrom="column">
                  <wp:posOffset>1905</wp:posOffset>
                </wp:positionH>
                <wp:positionV relativeFrom="page">
                  <wp:posOffset>1484630</wp:posOffset>
                </wp:positionV>
                <wp:extent cx="3083560" cy="2658110"/>
                <wp:effectExtent l="0" t="0" r="21590" b="2794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658110"/>
                        </a:xfrm>
                        <a:prstGeom prst="rect">
                          <a:avLst/>
                        </a:prstGeom>
                        <a:solidFill>
                          <a:srgbClr val="FFFFFF"/>
                        </a:solidFill>
                        <a:ln w="9525">
                          <a:solidFill>
                            <a:srgbClr val="000000"/>
                          </a:solidFill>
                          <a:miter lim="800000"/>
                          <a:headEnd/>
                          <a:tailEnd/>
                        </a:ln>
                      </wps:spPr>
                      <wps:txb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663CF4F1" w:rsidR="00C23CCB" w:rsidRPr="00894075" w:rsidRDefault="001C1DAE" w:rsidP="00DF2AB1">
                            <w:pPr>
                              <w:pStyle w:val="Kpalrs"/>
                              <w:rPr>
                                <w:sz w:val="16"/>
                                <w:szCs w:val="16"/>
                              </w:rPr>
                            </w:pPr>
                            <w:r w:rsidRPr="00894075">
                              <w:rPr>
                                <w:sz w:val="16"/>
                                <w:szCs w:val="16"/>
                              </w:rPr>
                              <w:t>5</w:t>
                            </w:r>
                            <w:r w:rsidR="00C23CCB" w:rsidRPr="00894075">
                              <w:rPr>
                                <w:sz w:val="16"/>
                                <w:szCs w:val="16"/>
                              </w:rPr>
                              <w:t>. Figure Emotions and their intensities</w:t>
                            </w:r>
                            <w:r w:rsidR="00E617C9">
                              <w:rPr>
                                <w:sz w:val="16"/>
                                <w:szCs w:val="16"/>
                              </w:rPr>
                              <w:br/>
                              <w:t>Dots represent measured distances</w:t>
                            </w:r>
                            <w:r w:rsidR="00E617C9">
                              <w:rPr>
                                <w:sz w:val="16"/>
                                <w:szCs w:val="16"/>
                              </w:rPr>
                              <w:br/>
                              <w:t>Dot coloring represent the emotion and intensity comb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33" type="#_x0000_t202" style="position:absolute;left:0;text-align:left;margin-left:.15pt;margin-top:116.9pt;width:242.8pt;height:209.3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">
                <v:textbo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663CF4F1" w:rsidR="00C23CCB" w:rsidRPr="00894075" w:rsidRDefault="001C1DAE" w:rsidP="00DF2AB1">
                      <w:pPr>
                        <w:pStyle w:val="Kpalrs"/>
                        <w:rPr>
                          <w:sz w:val="16"/>
                          <w:szCs w:val="16"/>
                        </w:rPr>
                      </w:pPr>
                      <w:r w:rsidRPr="00894075">
                        <w:rPr>
                          <w:sz w:val="16"/>
                          <w:szCs w:val="16"/>
                        </w:rPr>
                        <w:t>5</w:t>
                      </w:r>
                      <w:r w:rsidR="00C23CCB" w:rsidRPr="00894075">
                        <w:rPr>
                          <w:sz w:val="16"/>
                          <w:szCs w:val="16"/>
                        </w:rPr>
                        <w:t>. Figure Emotions and their intensities</w:t>
                      </w:r>
                      <w:r w:rsidR="00E617C9">
                        <w:rPr>
                          <w:sz w:val="16"/>
                          <w:szCs w:val="16"/>
                        </w:rPr>
                        <w:br/>
                        <w:t>Dots represent measured distances</w:t>
                      </w:r>
                      <w:r w:rsidR="00E617C9">
                        <w:rPr>
                          <w:sz w:val="16"/>
                          <w:szCs w:val="16"/>
                        </w:rPr>
                        <w:br/>
                        <w:t>Dot coloring represent the emotion and intensity combination</w:t>
                      </w:r>
                    </w:p>
                  </w:txbxContent>
                </v:textbox>
                <w10:wrap type="topAndBottom" anchory="page"/>
              </v:shape>
            </w:pict>
          </mc:Fallback>
        </mc:AlternateContent>
      </w:r>
      <w:r w:rsidR="00230DFE">
        <w:rPr>
          <w:noProof/>
        </w:rPr>
        <mc:AlternateContent>
          <mc:Choice Requires="wps">
            <w:drawing>
              <wp:anchor distT="45720" distB="45720" distL="114300" distR="114300" simplePos="0" relativeHeight="251658242" behindDoc="0" locked="0" layoutInCell="1" allowOverlap="1" wp14:anchorId="4F265C90" wp14:editId="06E73F6F">
                <wp:simplePos x="0" y="0"/>
                <wp:positionH relativeFrom="margin">
                  <wp:posOffset>-20320</wp:posOffset>
                </wp:positionH>
                <wp:positionV relativeFrom="page">
                  <wp:posOffset>4454525</wp:posOffset>
                </wp:positionV>
                <wp:extent cx="3105785" cy="2630170"/>
                <wp:effectExtent l="0" t="0" r="18415" b="17780"/>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30170"/>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4B2A0875" w:rsidR="00FD703F" w:rsidRPr="00694C50" w:rsidRDefault="00E617C9" w:rsidP="00FD703F">
                            <w:pPr>
                              <w:pStyle w:val="Kpalrs"/>
                              <w:rPr>
                                <w:sz w:val="16"/>
                                <w:szCs w:val="16"/>
                              </w:rPr>
                            </w:pPr>
                            <w:r>
                              <w:rPr>
                                <w:sz w:val="16"/>
                                <w:szCs w:val="16"/>
                              </w:rPr>
                              <w:t>6</w:t>
                            </w:r>
                            <w:r w:rsidR="00FD703F" w:rsidRPr="00694C50">
                              <w:rPr>
                                <w:sz w:val="16"/>
                                <w:szCs w:val="16"/>
                              </w:rPr>
                              <w:t>. Figure Distances with given Dimension</w:t>
                            </w:r>
                            <w:r>
                              <w:rPr>
                                <w:sz w:val="16"/>
                                <w:szCs w:val="16"/>
                              </w:rPr>
                              <w:br/>
                              <w:t>Dots represent measured distances</w:t>
                            </w:r>
                            <w:r w:rsidR="00F66475">
                              <w:rPr>
                                <w:sz w:val="16"/>
                                <w:szCs w:val="16"/>
                              </w:rPr>
                              <w:br/>
                            </w:r>
                            <w:r>
                              <w:rPr>
                                <w:sz w:val="16"/>
                                <w:szCs w:val="16"/>
                              </w:rPr>
                              <w:t xml:space="preserve">Dot coloring </w:t>
                            </w:r>
                            <w:r w:rsidR="00324B36">
                              <w:rPr>
                                <w:sz w:val="16"/>
                                <w:szCs w:val="16"/>
                              </w:rPr>
                              <w:t>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65C90" id="_x0000_s1034" type="#_x0000_t202" style="position:absolute;left:0;text-align:left;margin-left:-1.6pt;margin-top:350.75pt;width:244.55pt;height:207.1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">
                <v:textbo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4B2A0875" w:rsidR="00FD703F" w:rsidRPr="00694C50" w:rsidRDefault="00E617C9" w:rsidP="00FD703F">
                      <w:pPr>
                        <w:pStyle w:val="Kpalrs"/>
                        <w:rPr>
                          <w:sz w:val="16"/>
                          <w:szCs w:val="16"/>
                        </w:rPr>
                      </w:pPr>
                      <w:r>
                        <w:rPr>
                          <w:sz w:val="16"/>
                          <w:szCs w:val="16"/>
                        </w:rPr>
                        <w:t>6</w:t>
                      </w:r>
                      <w:r w:rsidR="00FD703F" w:rsidRPr="00694C50">
                        <w:rPr>
                          <w:sz w:val="16"/>
                          <w:szCs w:val="16"/>
                        </w:rPr>
                        <w:t>. Figure Distances with given Dimension</w:t>
                      </w:r>
                      <w:r>
                        <w:rPr>
                          <w:sz w:val="16"/>
                          <w:szCs w:val="16"/>
                        </w:rPr>
                        <w:br/>
                        <w:t>Dots represent measured distances</w:t>
                      </w:r>
                      <w:r w:rsidR="00F66475">
                        <w:rPr>
                          <w:sz w:val="16"/>
                          <w:szCs w:val="16"/>
                        </w:rPr>
                        <w:br/>
                      </w:r>
                      <w:r>
                        <w:rPr>
                          <w:sz w:val="16"/>
                          <w:szCs w:val="16"/>
                        </w:rPr>
                        <w:t xml:space="preserve">Dot coloring </w:t>
                      </w:r>
                      <w:r w:rsidR="00324B36">
                        <w:rPr>
                          <w:sz w:val="16"/>
                          <w:szCs w:val="16"/>
                        </w:rPr>
                        <w:t>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x="margin" anchory="page"/>
              </v:shape>
            </w:pict>
          </mc:Fallback>
        </mc:AlternateContent>
      </w:r>
      <w:r w:rsidR="00E53E17" w:rsidRPr="00E53E17">
        <w:t>This project used Python 3 with Seaborn, Numpy and Pandas for data evaluation.</w:t>
      </w:r>
      <w:r w:rsidR="00810C99">
        <w:t xml:space="preserve"> </w:t>
      </w:r>
      <w:r w:rsidR="00810C99" w:rsidRPr="00810C99">
        <w:rPr>
          <w:highlight w:val="yellow"/>
        </w:rPr>
        <w:t>Ref here?</w:t>
      </w:r>
    </w:p>
    <w:p w14:paraId="6E60069C" w14:textId="5DD23F8E" w:rsidR="00703567" w:rsidRDefault="002D1DF8" w:rsidP="00703567">
      <w:pPr>
        <w:pStyle w:val="Cmsor2"/>
      </w:pPr>
      <w:r>
        <w:t>Smart mirror system software architecture</w:t>
      </w:r>
    </w:p>
    <w:p w14:paraId="6CE37DDA" w14:textId="102CEFF5" w:rsidR="00703567" w:rsidRPr="00703567" w:rsidRDefault="002D1DF8" w:rsidP="002F289E">
      <w:pPr>
        <w:ind w:firstLine="288"/>
        <w:jc w:val="both"/>
        <w:rPr>
          <w:lang w:val="hu-HU"/>
        </w:rPr>
      </w:pPr>
      <w:r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Pr="002D1DF8">
        <w:t xml:space="preserve"> system. This was used to </w:t>
      </w:r>
      <w:r w:rsidR="00EC492E" w:rsidRPr="002D1DF8">
        <w:t>access</w:t>
      </w:r>
      <w:r w:rsidRPr="002D1DF8">
        <w:t xml:space="preserve"> user related data from the central database to show relevant information to our users. These were transferred with simple HTTP Request and Responses, using a RESTfu</w:t>
      </w:r>
      <w:r w:rsidR="00B91660">
        <w:t xml:space="preserve">l </w:t>
      </w:r>
      <w:r w:rsidR="00B91660">
        <w:fldChar w:fldCharType="begin" w:fldLock="1"/>
      </w:r>
      <w:r w:rsidR="00B91660">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mendeley":{"formattedCitation":"[8]","plainTextFormattedCitation":"[8]","previouslyFormattedCitation":"[8]"},"properties":{"noteIndex":0},"schema":"https://github.com/citation-style-language/schema/raw/master/csl-citation.json"}</w:instrText>
      </w:r>
      <w:r w:rsidR="00B91660">
        <w:fldChar w:fldCharType="separate"/>
      </w:r>
      <w:r w:rsidR="00B91660" w:rsidRPr="00B91660">
        <w:rPr>
          <w:noProof/>
        </w:rPr>
        <w:t>[8]</w:t>
      </w:r>
      <w:r w:rsidR="00B91660">
        <w:fldChar w:fldCharType="end"/>
      </w:r>
      <w:r w:rsidRPr="002D1DF8">
        <w:t xml:space="preserve"> </w:t>
      </w:r>
      <w:r w:rsidR="00EC492E" w:rsidRPr="002D1DF8">
        <w:t>solution</w:t>
      </w:r>
      <w:r w:rsidRPr="002D1DF8">
        <w:t xml:space="preserve">. The given </w:t>
      </w:r>
      <w:r w:rsidR="00EC492E" w:rsidRPr="002D1DF8">
        <w:t>software</w:t>
      </w:r>
      <w:r w:rsidRPr="002D1DF8">
        <w:t xml:space="preserve"> architectures design can be s</w:t>
      </w:r>
      <w:r>
        <w:t>ee</w:t>
      </w:r>
      <w:r w:rsidRPr="002D1DF8">
        <w:t xml:space="preserve">n </w:t>
      </w:r>
      <w:r w:rsidR="00B91660">
        <w:t>on</w:t>
      </w:r>
      <w:r w:rsidRPr="002D1DF8">
        <w:t xml:space="preserve"> </w:t>
      </w:r>
      <w:r w:rsidR="00B91660">
        <w:t>Figure 1</w:t>
      </w:r>
      <w:r w:rsidRPr="002D1DF8">
        <w:t>.</w:t>
      </w:r>
      <w:r w:rsidR="00230DFE">
        <w:br w:type="column"/>
      </w:r>
    </w:p>
    <w:p w14:paraId="6B5B8E0B" w14:textId="3F2E1891" w:rsidR="009251D8" w:rsidRDefault="00541A4C" w:rsidP="009251D8">
      <w:pPr>
        <w:pStyle w:val="Cmsor1"/>
      </w:pPr>
      <w:r>
        <w:t>Results</w:t>
      </w:r>
    </w:p>
    <w:p w14:paraId="5C75DB74" w14:textId="1A0C2169" w:rsidR="00D546FC" w:rsidRDefault="00FE5602" w:rsidP="00541A4C">
      <w:pPr>
        <w:pStyle w:val="Szvegtrzs"/>
        <w:rPr>
          <w:lang w:val="en-US"/>
        </w:rPr>
      </w:pPr>
      <w:r>
        <w:rPr>
          <w:lang w:val="en-US"/>
        </w:rPr>
        <w:t>The init</w:t>
      </w:r>
      <w:r w:rsidR="007E69BF">
        <w:rPr>
          <w:lang w:val="en-US"/>
        </w:rPr>
        <w:t xml:space="preserve">ial results </w:t>
      </w:r>
      <w:r w:rsidR="00986717">
        <w:rPr>
          <w:lang w:val="en-US"/>
        </w:rPr>
        <w:t xml:space="preserve">showed </w:t>
      </w:r>
      <w:r w:rsidR="00372B17">
        <w:rPr>
          <w:lang w:val="en-US"/>
        </w:rPr>
        <w:t xml:space="preserve">quantifiable difference </w:t>
      </w:r>
      <w:r w:rsidR="002803A0">
        <w:rPr>
          <w:lang w:val="en-US"/>
        </w:rPr>
        <w:t>with</w:t>
      </w:r>
      <w:r w:rsidR="00986717">
        <w:rPr>
          <w:lang w:val="en-US"/>
        </w:rPr>
        <w:t xml:space="preserve"> th</w:t>
      </w:r>
      <w:r w:rsidR="002410DC">
        <w:rPr>
          <w:lang w:val="en-US"/>
        </w:rPr>
        <w:t xml:space="preserve">e </w:t>
      </w:r>
      <w:r w:rsidR="00986717">
        <w:rPr>
          <w:lang w:val="en-US"/>
        </w:rPr>
        <w:t>new</w:t>
      </w:r>
      <w:r w:rsidR="0081067B">
        <w:rPr>
          <w:lang w:val="en-US"/>
        </w:rPr>
        <w:t>,</w:t>
      </w:r>
      <w:r w:rsidR="00986717">
        <w:rPr>
          <w:lang w:val="en-US"/>
        </w:rPr>
        <w:t xml:space="preserve"> 512</w:t>
      </w:r>
      <w:r w:rsidR="00391DDA">
        <w:rPr>
          <w:lang w:val="en-US"/>
        </w:rPr>
        <w:t>-</w:t>
      </w:r>
      <w:r w:rsidR="00986717">
        <w:rPr>
          <w:lang w:val="en-US"/>
        </w:rPr>
        <w:t xml:space="preserve">dimension </w:t>
      </w:r>
      <w:r w:rsidR="00D03B4E">
        <w:rPr>
          <w:lang w:val="en-US"/>
        </w:rPr>
        <w:t xml:space="preserve">representational layer </w:t>
      </w:r>
      <w:r w:rsidR="002410DC">
        <w:rPr>
          <w:lang w:val="en-US"/>
        </w:rPr>
        <w:t>compared to</w:t>
      </w:r>
      <w:r w:rsidR="001771DB">
        <w:rPr>
          <w:lang w:val="en-US"/>
        </w:rPr>
        <w:t xml:space="preserve"> the former 128 dimensional one.</w:t>
      </w:r>
      <w:r w:rsidR="00FF2989">
        <w:rPr>
          <w:lang w:val="en-US"/>
        </w:rPr>
        <w:t xml:space="preserve"> </w:t>
      </w:r>
    </w:p>
    <w:p w14:paraId="16896B62" w14:textId="2233B34F" w:rsidR="00D04809" w:rsidRDefault="00413EBB" w:rsidP="00541A4C">
      <w:pPr>
        <w:pStyle w:val="Szvegtrzs"/>
        <w:rPr>
          <w:lang w:val="en-US"/>
        </w:rPr>
      </w:pPr>
      <w:r>
        <w:rPr>
          <w:lang w:val="en-US"/>
        </w:rPr>
        <w:lastRenderedPageBreak/>
        <w:t>As one can see</w:t>
      </w:r>
      <w:r w:rsidR="00F2300F">
        <w:rPr>
          <w:lang w:val="en-US"/>
        </w:rPr>
        <w:t xml:space="preserve"> in Figures </w:t>
      </w:r>
      <w:r w:rsidR="00897F84">
        <w:rPr>
          <w:lang w:val="en-US"/>
        </w:rPr>
        <w:t>3</w:t>
      </w:r>
      <w:r w:rsidR="008B765E">
        <w:rPr>
          <w:lang w:val="en-US"/>
        </w:rPr>
        <w:t>.</w:t>
      </w:r>
      <w:r w:rsidR="00F2300F">
        <w:rPr>
          <w:lang w:val="en-US"/>
        </w:rPr>
        <w:t xml:space="preserve"> and </w:t>
      </w:r>
      <w:r w:rsidR="00897F84">
        <w:rPr>
          <w:lang w:val="en-US"/>
        </w:rPr>
        <w:t>4</w:t>
      </w:r>
      <w:r w:rsidR="000F60C6">
        <w:rPr>
          <w:lang w:val="en-US"/>
        </w:rPr>
        <w:t>.</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w:t>
      </w:r>
      <w:r w:rsidR="00E245A1">
        <w:rPr>
          <w:lang w:val="en-US"/>
        </w:rPr>
        <w:t>ere</w:t>
      </w:r>
      <w:r w:rsidR="00BA299E">
        <w:rPr>
          <w:lang w:val="en-US"/>
        </w:rPr>
        <w:t xml:space="preserve"> measured with picture</w:t>
      </w:r>
      <w:r w:rsidR="00AF064E">
        <w:rPr>
          <w:lang w:val="en-US"/>
        </w:rPr>
        <w:t>s</w:t>
      </w:r>
      <w:r w:rsidR="00BA299E">
        <w:rPr>
          <w:lang w:val="en-US"/>
        </w:rPr>
        <w:t xml:space="preserv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5849D4B5" w14:textId="2DFB31B2" w:rsidR="008652F3" w:rsidRPr="008652F3" w:rsidRDefault="007B16C7" w:rsidP="008652F3">
      <w:pPr>
        <w:pStyle w:val="Szvegtrzs"/>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331304">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rPr>
          <w:lang w:val="en-US"/>
        </w:rPr>
        <w:fldChar w:fldCharType="separate"/>
      </w:r>
      <w:r w:rsidR="004E1805" w:rsidRPr="004E1805">
        <w:rPr>
          <w:noProof/>
          <w:lang w:val="en-US"/>
        </w:rPr>
        <w:t>[7]</w:t>
      </w:r>
      <w:r w:rsidR="00B7737C">
        <w:rPr>
          <w:lang w:val="en-US"/>
        </w:rPr>
        <w:fldChar w:fldCharType="end"/>
      </w:r>
      <w:r w:rsidR="00B647A1">
        <w:rPr>
          <w:lang w:val="en-US"/>
        </w:rPr>
        <w:t>.</w:t>
      </w:r>
      <w:r w:rsidR="00662FE4">
        <w:rPr>
          <w:lang w:val="en-US"/>
        </w:rPr>
        <w:t xml:space="preserve"> </w:t>
      </w:r>
      <w:r w:rsidR="00190FB2">
        <w:rPr>
          <w:lang w:val="en-US"/>
        </w:rPr>
        <w:t xml:space="preserve">On </w:t>
      </w:r>
      <w:r w:rsidR="00307A84">
        <w:rPr>
          <w:lang w:val="en-US"/>
        </w:rPr>
        <w:t xml:space="preserve">Figure </w:t>
      </w:r>
      <w:r w:rsidR="00897F84">
        <w:rPr>
          <w:lang w:val="en-US"/>
        </w:rPr>
        <w:t>6</w:t>
      </w:r>
      <w:r w:rsidR="00F82B31">
        <w:rPr>
          <w:lang w:val="en-US"/>
        </w:rPr>
        <w:t>,</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this effect is more pronounced</w:t>
      </w:r>
      <w:r w:rsidR="004B2090">
        <w:rPr>
          <w:lang w:val="en-US"/>
        </w:rPr>
        <w:t xml:space="preserve"> </w:t>
      </w:r>
      <w:r w:rsidR="00EA6947">
        <w:rPr>
          <w:lang w:val="en-US"/>
        </w:rPr>
        <w:t xml:space="preserve">in those situations when </w:t>
      </w:r>
      <w:r w:rsidR="002A66B1">
        <w:rPr>
          <w:lang w:val="en-US"/>
        </w:rPr>
        <w:t xml:space="preserve">the </w:t>
      </w:r>
      <w:r w:rsidR="003F59C4">
        <w:rPr>
          <w:lang w:val="en-US"/>
        </w:rPr>
        <w:t xml:space="preserve">compared </w:t>
      </w:r>
      <w:r w:rsidR="002A66B1">
        <w:rPr>
          <w:lang w:val="en-US"/>
        </w:rPr>
        <w:t xml:space="preserve">vectors belonged to different users. </w: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Pr>
          <w:lang w:val="en-US"/>
        </w:rPr>
        <w:t xml:space="preserve"> </w:t>
      </w:r>
      <w:r w:rsidR="002B5E99">
        <w:rPr>
          <w:lang w:val="en-US"/>
        </w:rPr>
        <w:t>Between these datapoints were the ones generated by vectors that represented faces with happiness.</w:t>
      </w:r>
      <w:r w:rsidR="00C23CCB">
        <w:rPr>
          <w:lang w:val="en-US"/>
        </w:rPr>
        <w:t xml:space="preserve"> In general vectors containing low intensity happiness had lower distances than those with high intensity happiness.</w:t>
      </w:r>
      <w:r w:rsidR="00662FE4">
        <w:rPr>
          <w:lang w:val="en-US"/>
        </w:rPr>
        <w:t xml:space="preserve"> </w:t>
      </w:r>
      <w:r w:rsidR="00C23CCB">
        <w:rPr>
          <w:lang w:val="en-US"/>
        </w:rPr>
        <w:t xml:space="preserve">These effects </w:t>
      </w:r>
      <w:r w:rsidR="002430CC">
        <w:rPr>
          <w:lang w:val="en-US"/>
        </w:rPr>
        <w:t>can</w:t>
      </w:r>
      <w:r w:rsidR="00C23CCB">
        <w:rPr>
          <w:lang w:val="en-US"/>
        </w:rPr>
        <w:t xml:space="preserve"> </w:t>
      </w:r>
      <w:r w:rsidR="002430CC">
        <w:rPr>
          <w:lang w:val="en-US"/>
        </w:rPr>
        <w:t>be seen</w:t>
      </w:r>
      <w:r w:rsidR="00C23CCB">
        <w:rPr>
          <w:lang w:val="en-US"/>
        </w:rPr>
        <w:t xml:space="preserve"> on Figure 4.</w:t>
      </w:r>
    </w:p>
    <w:p w14:paraId="47606155" w14:textId="7FC3EF8F" w:rsidR="006038AB" w:rsidRDefault="006038AB" w:rsidP="006038AB">
      <w:pPr>
        <w:pStyle w:val="Cmsor1"/>
      </w:pPr>
      <w:r>
        <w:t>Discussion</w:t>
      </w:r>
    </w:p>
    <w:p w14:paraId="4E5A79A2" w14:textId="0450751C" w:rsidR="00810C99" w:rsidRDefault="00810C99" w:rsidP="00810C99">
      <w:pPr>
        <w:pStyle w:val="Cmsor2"/>
      </w:pPr>
      <w:r>
        <w:t>Dimension findings</w:t>
      </w:r>
    </w:p>
    <w:p w14:paraId="07C5351E" w14:textId="77777777" w:rsidR="00810C99" w:rsidRDefault="00810C99" w:rsidP="00810C99">
      <w:pPr>
        <w:pStyle w:val="Szvegtrzs"/>
        <w:rPr>
          <w:lang w:val="en-US"/>
        </w:rPr>
      </w:pPr>
      <w:r>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EACD337" w:rsidR="00810C99" w:rsidRDefault="00810C99" w:rsidP="00810C99">
      <w:pPr>
        <w:pStyle w:val="Cmsor2"/>
      </w:pPr>
      <w:r>
        <w:t>Within and between users findings</w:t>
      </w:r>
    </w:p>
    <w:p w14:paraId="072FA98B" w14:textId="52A2E5B9" w:rsidR="00810C99" w:rsidRDefault="00514C0D" w:rsidP="0023017D">
      <w:pPr>
        <w:ind w:firstLine="288"/>
        <w:jc w:val="both"/>
      </w:pPr>
      <w:r>
        <w:t>The two measured systems performed well enough, given that all the within user measurements were much lower than the 1.1 value provided by the FaceNet paper</w:t>
      </w:r>
      <w:r>
        <w:fldChar w:fldCharType="begin" w:fldLock="1"/>
      </w:r>
      <w: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operties":{"noteIndex":0},"schema":"https://github.com/citation-style-language/schema/raw/master/csl-citation.json"}</w:instrText>
      </w:r>
      <w:r>
        <w:fldChar w:fldCharType="separate"/>
      </w:r>
      <w:r w:rsidRPr="00514C0D">
        <w:rPr>
          <w:noProof/>
        </w:rPr>
        <w:t>[7]</w:t>
      </w:r>
      <w:r>
        <w:fldChar w:fldCharType="end"/>
      </w:r>
      <w:r>
        <w:t>.</w:t>
      </w:r>
    </w:p>
    <w:p w14:paraId="4E53DF19" w14:textId="589FE804" w:rsidR="0023017D" w:rsidRPr="00810C99" w:rsidRDefault="0023017D" w:rsidP="00514C0D">
      <w:pPr>
        <w:jc w:val="both"/>
      </w:pPr>
      <w:r>
        <w:t>The 512-dimensional system provided a much bigger gap between the pools of measurements, thus lowering the possibility of misclassification.</w:t>
      </w:r>
    </w:p>
    <w:p w14:paraId="12B6A49C" w14:textId="18F89D4C" w:rsidR="00810C99" w:rsidRDefault="00810C99" w:rsidP="00810C99">
      <w:pPr>
        <w:pStyle w:val="Cmsor2"/>
      </w:pPr>
      <w:r>
        <w:t>Emotion findings</w:t>
      </w:r>
    </w:p>
    <w:p w14:paraId="505C7D68" w14:textId="77777777" w:rsidR="00810C99" w:rsidRDefault="00810C99" w:rsidP="00810C99">
      <w:pPr>
        <w:pStyle w:val="Szvegtrzs"/>
        <w:rPr>
          <w:lang w:val="en-US"/>
        </w:rPr>
      </w:pPr>
      <w:r>
        <w:rPr>
          <w:lang w:val="en-US"/>
        </w:rPr>
        <w:t xml:space="preserve">As one can see, the measured distances for the emotion anger produced higher distances between the low intensity and high intensity datapoints. This effect is the result of more active Action Units, </w:t>
      </w:r>
      <w:r>
        <w:rPr>
          <w:lang w:val="en-US"/>
        </w:rPr>
        <w:fldChar w:fldCharType="begin" w:fldLock="1"/>
      </w:r>
      <w:r>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Pr>
          <w:lang w:val="en-US"/>
        </w:rPr>
        <w:fldChar w:fldCharType="separate"/>
      </w:r>
      <w:r w:rsidRPr="004E1805">
        <w:rPr>
          <w:noProof/>
          <w:lang w:val="en-US"/>
        </w:rPr>
        <w:t>[5]</w:t>
      </w:r>
      <w:r>
        <w:rPr>
          <w:lang w:val="en-US"/>
        </w:rPr>
        <w:fldChar w:fldCharType="end"/>
      </w:r>
      <w:r>
        <w:rPr>
          <w:lang w:val="en-US"/>
        </w:rPr>
        <w:t xml:space="preserve"> i.e. more facial features are active at the same time. Generally, the human face uses more muscle movement to represent anger, these muscle groups are called Action Units, these were introduced in the system Facial Action Coding System, by </w:t>
      </w:r>
      <w:r w:rsidRPr="00331304">
        <w:rPr>
          <w:lang w:val="en-US"/>
        </w:rPr>
        <w:t>Carl-Herman Hjortsjö</w:t>
      </w:r>
      <w:r>
        <w:rPr>
          <w:lang w:val="en-US"/>
        </w:rPr>
        <w:t xml:space="preserve"> </w:t>
      </w:r>
      <w:r>
        <w:rPr>
          <w:lang w:val="en-US"/>
        </w:rPr>
        <w:fldChar w:fldCharType="begin" w:fldLock="1"/>
      </w:r>
      <w:r>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9]","plainTextFormattedCitation":"[9]","previouslyFormattedCitation":"[9]"},"properties":{"noteIndex":0},"schema":"https://github.com/citation-style-language/schema/raw/master/csl-citation.json"}</w:instrText>
      </w:r>
      <w:r>
        <w:rPr>
          <w:lang w:val="en-US"/>
        </w:rPr>
        <w:fldChar w:fldCharType="separate"/>
      </w:r>
      <w:r w:rsidRPr="00B91660">
        <w:rPr>
          <w:noProof/>
          <w:lang w:val="en-US"/>
        </w:rPr>
        <w:t>[9]</w:t>
      </w:r>
      <w:r>
        <w:rPr>
          <w:lang w:val="en-US"/>
        </w:rPr>
        <w:fldChar w:fldCharType="end"/>
      </w:r>
      <w:r>
        <w:rPr>
          <w:lang w:val="en-US"/>
        </w:rPr>
        <w:t>.</w:t>
      </w:r>
    </w:p>
    <w:p w14:paraId="0743CFEF" w14:textId="77777777" w:rsidR="00810C99" w:rsidRDefault="00810C99" w:rsidP="00810C99">
      <w:pPr>
        <w:pStyle w:val="Szvegtrzs"/>
        <w:rPr>
          <w:lang w:val="en-US"/>
        </w:rPr>
      </w:pPr>
      <w:r>
        <w:rPr>
          <w:lang w:val="en-US"/>
        </w:rPr>
        <w:t>With the gathered data it was possible to deduce which emotion had bigger effect on the measured distances, and how much the measured distance and its intensity correlate.</w:t>
      </w:r>
    </w:p>
    <w:p w14:paraId="31832CED" w14:textId="6A963945" w:rsidR="00810C99" w:rsidRPr="00810C99" w:rsidRDefault="00810C99" w:rsidP="00810C99">
      <w:pPr>
        <w:pStyle w:val="Cmsor2"/>
      </w:pPr>
      <w:r>
        <w:t>Intensity findings</w:t>
      </w:r>
    </w:p>
    <w:p w14:paraId="3147FB5F" w14:textId="63F24207" w:rsidR="00810C99" w:rsidRPr="00810C99" w:rsidRDefault="00334409" w:rsidP="00334409">
      <w:pPr>
        <w:ind w:firstLine="288"/>
        <w:jc w:val="both"/>
      </w:pPr>
      <w:r>
        <w:t>As the provided measurements shows, the data points with higher intensities provided higher distances between the two data points.</w:t>
      </w:r>
    </w:p>
    <w:p w14:paraId="3AFCE3A9" w14:textId="77777777" w:rsidR="00810C99" w:rsidRPr="00810C99" w:rsidRDefault="00810C99" w:rsidP="00810C99"/>
    <w:p w14:paraId="149B6173" w14:textId="77777777" w:rsidR="00D721C3" w:rsidRDefault="00D721C3" w:rsidP="006038AB">
      <w:pPr>
        <w:pStyle w:val="Szvegtrzs"/>
        <w:rPr>
          <w:lang w:val="en-US"/>
        </w:rPr>
      </w:pPr>
    </w:p>
    <w:p w14:paraId="00F1F50F" w14:textId="77777777" w:rsidR="0030353C" w:rsidRDefault="0030353C" w:rsidP="006038AB">
      <w:pPr>
        <w:pStyle w:val="Szvegtrzs"/>
        <w:rPr>
          <w:lang w:val="en-US"/>
        </w:rPr>
      </w:pPr>
    </w:p>
    <w:p w14:paraId="21F49748" w14:textId="77777777" w:rsidR="00D001CC" w:rsidRDefault="00D001CC" w:rsidP="00D001CC">
      <w:pPr>
        <w:pStyle w:val="Cmsor1"/>
      </w:pPr>
      <w:r>
        <w:t>Conclusion</w:t>
      </w:r>
    </w:p>
    <w:p w14:paraId="3F5C61C6" w14:textId="77777777" w:rsidR="003E434A" w:rsidRPr="003E434A" w:rsidRDefault="00D001CC" w:rsidP="003E434A">
      <w:pPr>
        <w:pStyle w:val="Szvegtrzs"/>
        <w:rPr>
          <w:lang w:val="hu-HU"/>
        </w:rPr>
      </w:pPr>
      <w:r>
        <w:rPr>
          <w:lang w:val="hu-HU"/>
        </w:rPr>
        <w:t>Text goes here brrrrr.</w:t>
      </w:r>
    </w:p>
    <w:p w14:paraId="08541FE6" w14:textId="77777777" w:rsidR="00E90269" w:rsidRDefault="00E90269" w:rsidP="00D001CC">
      <w:pPr>
        <w:pStyle w:val="Szvegtrzs"/>
        <w:rPr>
          <w:lang w:val="hu-HU"/>
        </w:rPr>
      </w:pPr>
    </w:p>
    <w:p w14:paraId="7CFDB574" w14:textId="77777777" w:rsidR="00E90269" w:rsidRDefault="00E90269" w:rsidP="00D001CC">
      <w:pPr>
        <w:pStyle w:val="Szvegtrzs"/>
        <w:rPr>
          <w:lang w:val="hu-HU"/>
        </w:rPr>
      </w:pPr>
    </w:p>
    <w:p w14:paraId="733367EB" w14:textId="77777777" w:rsidR="00E90269" w:rsidRDefault="00E90269" w:rsidP="00D001CC">
      <w:pPr>
        <w:pStyle w:val="Szvegtrzs"/>
        <w:rPr>
          <w:lang w:val="hu-HU"/>
        </w:rPr>
      </w:pPr>
    </w:p>
    <w:p w14:paraId="62C1D886" w14:textId="77777777" w:rsidR="00E90269" w:rsidRDefault="00E90269" w:rsidP="00D001CC">
      <w:pPr>
        <w:pStyle w:val="Szvegtrzs"/>
        <w:rPr>
          <w:lang w:val="hu-HU"/>
        </w:rPr>
      </w:pPr>
    </w:p>
    <w:p w14:paraId="2C6E3BF1" w14:textId="77777777" w:rsidR="00E90269" w:rsidRDefault="00E90269" w:rsidP="00D001CC">
      <w:pPr>
        <w:pStyle w:val="Szvegtrzs"/>
        <w:rPr>
          <w:lang w:val="hu-HU"/>
        </w:rPr>
      </w:pPr>
    </w:p>
    <w:p w14:paraId="064F62AC" w14:textId="77777777" w:rsidR="00E90269" w:rsidRDefault="00E90269" w:rsidP="00D001CC">
      <w:pPr>
        <w:pStyle w:val="Szvegtrzs"/>
        <w:rPr>
          <w:lang w:val="hu-HU"/>
        </w:rPr>
      </w:pPr>
    </w:p>
    <w:p w14:paraId="5C6DAEED" w14:textId="77777777" w:rsidR="00E90269" w:rsidRDefault="00E90269" w:rsidP="00D001CC">
      <w:pPr>
        <w:pStyle w:val="Szvegtrzs"/>
        <w:rPr>
          <w:lang w:val="hu-HU"/>
        </w:rPr>
      </w:pPr>
    </w:p>
    <w:p w14:paraId="079A0A90" w14:textId="77777777" w:rsidR="00E90269" w:rsidRDefault="00E90269" w:rsidP="00D001CC">
      <w:pPr>
        <w:pStyle w:val="Szvegtrzs"/>
        <w:rPr>
          <w:lang w:val="hu-HU"/>
        </w:rPr>
      </w:pPr>
    </w:p>
    <w:p w14:paraId="321B5779" w14:textId="77777777" w:rsidR="00E90269" w:rsidRDefault="00E90269" w:rsidP="00D001CC">
      <w:pPr>
        <w:pStyle w:val="Szvegtrzs"/>
        <w:rPr>
          <w:lang w:val="hu-HU"/>
        </w:rPr>
      </w:pPr>
    </w:p>
    <w:p w14:paraId="7D02318E" w14:textId="77777777" w:rsidR="00E90269" w:rsidRDefault="00E90269" w:rsidP="00D001CC">
      <w:pPr>
        <w:pStyle w:val="Szvegtrzs"/>
        <w:rPr>
          <w:lang w:val="hu-HU"/>
        </w:rPr>
      </w:pPr>
    </w:p>
    <w:p w14:paraId="619854EC" w14:textId="77777777" w:rsidR="00E90269" w:rsidRDefault="00E90269" w:rsidP="00D001CC">
      <w:pPr>
        <w:pStyle w:val="Szvegtrzs"/>
        <w:rPr>
          <w:lang w:val="hu-HU"/>
        </w:rPr>
      </w:pPr>
    </w:p>
    <w:p w14:paraId="6682E72B" w14:textId="77777777" w:rsidR="00E90269" w:rsidRPr="00541A4C" w:rsidRDefault="00E90269" w:rsidP="00D001CC">
      <w:pPr>
        <w:pStyle w:val="Szvegtrzs"/>
        <w:rPr>
          <w:lang w:val="hu-HU"/>
        </w:rPr>
      </w:pPr>
    </w:p>
    <w:p w14:paraId="561FC0BF" w14:textId="77777777" w:rsidR="00D001CC" w:rsidRDefault="00D001CC" w:rsidP="00D001CC">
      <w:pPr>
        <w:pStyle w:val="Cmsor5"/>
      </w:pPr>
      <w:r w:rsidRPr="005B520E">
        <w:t>Acknowledgment</w:t>
      </w:r>
    </w:p>
    <w:p w14:paraId="1B3234BC" w14:textId="48F5FB8D" w:rsidR="00D001CC" w:rsidRPr="00583247" w:rsidRDefault="00D001CC" w:rsidP="00D001CC">
      <w:pPr>
        <w:pStyle w:val="Szvegtrzs"/>
        <w:rPr>
          <w:lang w:val="en-US"/>
        </w:rPr>
      </w:pPr>
      <w:r w:rsidRPr="00583247">
        <w:rPr>
          <w:lang w:val="en-US"/>
        </w:rPr>
        <w:t>The authors declare no conflict of interest. The authors</w:t>
      </w:r>
      <w:r>
        <w:rPr>
          <w:lang w:val="en-US"/>
        </w:rPr>
        <w:t xml:space="preserve"> </w:t>
      </w:r>
      <w:r w:rsidRPr="00583247">
        <w:rPr>
          <w:lang w:val="en-US"/>
        </w:rPr>
        <w:t>would like to express their gratitude to those who have</w:t>
      </w:r>
      <w:r>
        <w:rPr>
          <w:lang w:val="en-US"/>
        </w:rPr>
        <w:t xml:space="preserve"> </w:t>
      </w:r>
      <w:r w:rsidRPr="00583247">
        <w:rPr>
          <w:lang w:val="en-US"/>
        </w:rPr>
        <w:t>provided their help in the various experiments.</w:t>
      </w:r>
    </w:p>
    <w:p w14:paraId="1FC01D67" w14:textId="77777777" w:rsidR="00380717" w:rsidRDefault="00380717">
      <w:pPr>
        <w:spacing w:after="160" w:line="259" w:lineRule="auto"/>
        <w:jc w:val="left"/>
        <w:rPr>
          <w:spacing w:val="-1"/>
          <w:lang w:eastAsia="x-none"/>
        </w:rPr>
      </w:pPr>
      <w:r>
        <w:br w:type="page"/>
      </w:r>
    </w:p>
    <w:p w14:paraId="701DBF80" w14:textId="77777777" w:rsidR="00D001CC" w:rsidRDefault="00D001CC" w:rsidP="00D001CC">
      <w:pPr>
        <w:pStyle w:val="Cmsor5"/>
      </w:pPr>
      <w:r w:rsidRPr="005B520E">
        <w:lastRenderedPageBreak/>
        <w:t>References</w:t>
      </w:r>
    </w:p>
    <w:p w14:paraId="1D8BFC9F" w14:textId="6B4BFA97" w:rsidR="00514C0D" w:rsidRPr="00514C0D" w:rsidRDefault="00D001CC" w:rsidP="00514C0D">
      <w:pPr>
        <w:widowControl w:val="0"/>
        <w:autoSpaceDE w:val="0"/>
        <w:autoSpaceDN w:val="0"/>
        <w:adjustRightInd w:val="0"/>
        <w:spacing w:after="120"/>
        <w:ind w:left="640" w:hanging="640"/>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00514C0D" w:rsidRPr="00514C0D">
        <w:rPr>
          <w:noProof/>
          <w:szCs w:val="24"/>
        </w:rPr>
        <w:t>[1]</w:t>
      </w:r>
      <w:r w:rsidR="00514C0D" w:rsidRPr="00514C0D">
        <w:rPr>
          <w:noProof/>
          <w:szCs w:val="24"/>
        </w:rPr>
        <w:tab/>
        <w:t>P. S. Tóth, A. T. Tóth, and S. Mészáros, “Concept and implementation of a smart mirror,” 2019.</w:t>
      </w:r>
    </w:p>
    <w:p w14:paraId="1E671B5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2]</w:t>
      </w:r>
      <w:r w:rsidRPr="00514C0D">
        <w:rPr>
          <w:noProof/>
          <w:szCs w:val="24"/>
        </w:rPr>
        <w:tab/>
        <w:t xml:space="preserve">K. Zhang, Z. Zhang, Z. Li, S. Member, Y. Qiao, and S. Member, “(MTCNN) Multi-task Cascaded Convolutional Networks,” </w:t>
      </w:r>
      <w:r w:rsidRPr="00514C0D">
        <w:rPr>
          <w:i/>
          <w:iCs/>
          <w:noProof/>
          <w:szCs w:val="24"/>
        </w:rPr>
        <w:t>IEEE Signal Process. Lett.</w:t>
      </w:r>
      <w:r w:rsidRPr="00514C0D">
        <w:rPr>
          <w:noProof/>
          <w:szCs w:val="24"/>
        </w:rPr>
        <w:t>, vol. 23, no. 10, pp. 1499–1503, 2016, doi: 10.1109/LSP.2016.2603342.</w:t>
      </w:r>
    </w:p>
    <w:p w14:paraId="74904EDD"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3]</w:t>
      </w:r>
      <w:r w:rsidRPr="00514C0D">
        <w:rPr>
          <w:noProof/>
          <w:szCs w:val="24"/>
        </w:rPr>
        <w:tab/>
        <w:t xml:space="preserve">A. Paszke </w:t>
      </w:r>
      <w:r w:rsidRPr="00514C0D">
        <w:rPr>
          <w:i/>
          <w:iCs/>
          <w:noProof/>
          <w:szCs w:val="24"/>
        </w:rPr>
        <w:t>et al.</w:t>
      </w:r>
      <w:r w:rsidRPr="00514C0D">
        <w:rPr>
          <w:noProof/>
          <w:szCs w:val="24"/>
        </w:rPr>
        <w:t>, “PyTorch: An Imperative Style, High-Performance Deep Learning Library,” 2019.</w:t>
      </w:r>
    </w:p>
    <w:p w14:paraId="5F2E5CF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4]</w:t>
      </w:r>
      <w:r w:rsidRPr="00514C0D">
        <w:rPr>
          <w:noProof/>
          <w:szCs w:val="24"/>
        </w:rPr>
        <w:tab/>
        <w:t>Singular Inversions Inc., “FaceGen Modeller.” Singular Inversions Inc., 2020, [Online]. Available: www.FaceGen.com.</w:t>
      </w:r>
    </w:p>
    <w:p w14:paraId="10B119C5"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5]</w:t>
      </w:r>
      <w:r w:rsidRPr="00514C0D">
        <w:rPr>
          <w:noProof/>
          <w:szCs w:val="24"/>
        </w:rPr>
        <w:tab/>
        <w:t xml:space="preserve">E. B. Roesch, L. Tamarit, L. Reveret, D. Grandjean, D. Sander, and K. R. Scherer, “FACSGen: A Tool to Synthesize Emotional Facial Expressions Through Systematic Manipulation of Facial Action Units,” </w:t>
      </w:r>
      <w:r w:rsidRPr="00514C0D">
        <w:rPr>
          <w:i/>
          <w:iCs/>
          <w:noProof/>
          <w:szCs w:val="24"/>
        </w:rPr>
        <w:t>J. Nonverbal Behav.</w:t>
      </w:r>
      <w:r w:rsidRPr="00514C0D">
        <w:rPr>
          <w:noProof/>
          <w:szCs w:val="24"/>
        </w:rPr>
        <w:t>, vol. 35, no. 1, pp. 1–16, 2011, doi: 10.1007/s10919-010-0095-9.</w:t>
      </w:r>
    </w:p>
    <w:p w14:paraId="75364A38"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6]</w:t>
      </w:r>
      <w:r w:rsidRPr="00514C0D">
        <w:rPr>
          <w:noProof/>
          <w:szCs w:val="24"/>
        </w:rPr>
        <w:tab/>
        <w:t>ShareX Team, “ShareX.” 2020, [Online]. Available: https://getsharex.com/.</w:t>
      </w:r>
    </w:p>
    <w:p w14:paraId="3ECA3444"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7]</w:t>
      </w:r>
      <w:r w:rsidRPr="00514C0D">
        <w:rPr>
          <w:noProof/>
          <w:szCs w:val="24"/>
        </w:rPr>
        <w:tab/>
        <w:t xml:space="preserve">F. Schroff, D. Kalenichenko, and J. Philbin, “FaceNet: A unified embedding for face recognition and clustering,” </w:t>
      </w:r>
      <w:r w:rsidRPr="00514C0D">
        <w:rPr>
          <w:i/>
          <w:iCs/>
          <w:noProof/>
          <w:szCs w:val="24"/>
        </w:rPr>
        <w:t>Proc. IEEE Comput. Soc. Conf. Comput. Vis. Pattern Recognit.</w:t>
      </w:r>
      <w:r w:rsidRPr="00514C0D">
        <w:rPr>
          <w:noProof/>
          <w:szCs w:val="24"/>
        </w:rPr>
        <w:t>, vol. 07-12-June, pp. 815–823, 2015, doi: 10.1109/CVPR.2015.7298682.</w:t>
      </w:r>
    </w:p>
    <w:p w14:paraId="6E43DA29" w14:textId="77777777" w:rsidR="00514C0D" w:rsidRPr="00514C0D" w:rsidRDefault="00514C0D" w:rsidP="00514C0D">
      <w:pPr>
        <w:widowControl w:val="0"/>
        <w:autoSpaceDE w:val="0"/>
        <w:autoSpaceDN w:val="0"/>
        <w:adjustRightInd w:val="0"/>
        <w:spacing w:after="120"/>
        <w:ind w:left="640" w:hanging="640"/>
        <w:rPr>
          <w:noProof/>
          <w:szCs w:val="24"/>
        </w:rPr>
      </w:pPr>
      <w:r w:rsidRPr="00514C0D">
        <w:rPr>
          <w:noProof/>
          <w:szCs w:val="24"/>
        </w:rPr>
        <w:t>[8]</w:t>
      </w:r>
      <w:r w:rsidRPr="00514C0D">
        <w:rPr>
          <w:noProof/>
          <w:szCs w:val="24"/>
        </w:rPr>
        <w:tab/>
        <w:t>R. T. Fielding, “Architectural Styles and the Design of Network-based Software Architectures,” 2000.</w:t>
      </w:r>
    </w:p>
    <w:p w14:paraId="3C153F58" w14:textId="77777777" w:rsidR="00514C0D" w:rsidRPr="00514C0D" w:rsidRDefault="00514C0D" w:rsidP="00514C0D">
      <w:pPr>
        <w:widowControl w:val="0"/>
        <w:autoSpaceDE w:val="0"/>
        <w:autoSpaceDN w:val="0"/>
        <w:adjustRightInd w:val="0"/>
        <w:spacing w:after="120"/>
        <w:ind w:left="640" w:hanging="640"/>
        <w:rPr>
          <w:noProof/>
        </w:rPr>
      </w:pPr>
      <w:r w:rsidRPr="00514C0D">
        <w:rPr>
          <w:noProof/>
          <w:szCs w:val="24"/>
        </w:rPr>
        <w:t>[9]</w:t>
      </w:r>
      <w:r w:rsidRPr="00514C0D">
        <w:rPr>
          <w:noProof/>
          <w:szCs w:val="24"/>
        </w:rPr>
        <w:tab/>
        <w:t xml:space="preserve">C.-H. Hjortsjö, </w:t>
      </w:r>
      <w:r w:rsidRPr="00514C0D">
        <w:rPr>
          <w:i/>
          <w:iCs/>
          <w:noProof/>
          <w:szCs w:val="24"/>
        </w:rPr>
        <w:t>Man’s face and mimic language</w:t>
      </w:r>
      <w:r w:rsidRPr="00514C0D">
        <w:rPr>
          <w:noProof/>
          <w:szCs w:val="24"/>
        </w:rPr>
        <w:t>. Studentlitteratur, 1970.</w:t>
      </w:r>
    </w:p>
    <w:p w14:paraId="1D28C1D9" w14:textId="29A001ED" w:rsidR="006038AB" w:rsidRDefault="00D001CC" w:rsidP="006038AB">
      <w:pPr>
        <w:pStyle w:val="Szvegtrzs"/>
        <w:rPr>
          <w:lang w:val="en-US"/>
        </w:rPr>
      </w:pPr>
      <w:r>
        <w:rPr>
          <w:lang w:val="hu-HU"/>
        </w:rPr>
        <w:fldChar w:fldCharType="end"/>
      </w:r>
    </w:p>
    <w:p w14:paraId="5613431A" w14:textId="29C45D83"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0D891888" w14:textId="1BD5526F" w:rsidR="00541A4C" w:rsidRPr="00541A4C" w:rsidRDefault="00541A4C" w:rsidP="00F20D9D">
      <w:pPr>
        <w:pStyle w:val="Szvegtrzs"/>
        <w:jc w:val="left"/>
        <w:rPr>
          <w:lang w:val="hu-HU"/>
        </w:rPr>
      </w:pPr>
    </w:p>
    <w:p w14:paraId="740DB3D4" w14:textId="4CA1FEA4" w:rsidR="009251D8" w:rsidRDefault="009251D8" w:rsidP="009251D8">
      <w:pPr>
        <w:pStyle w:val="references"/>
        <w:numPr>
          <w:ilvl w:val="0"/>
          <w:numId w:val="0"/>
        </w:numPr>
        <w:ind w:left="360" w:hanging="360"/>
      </w:pPr>
    </w:p>
    <w:p w14:paraId="4CB8CD6B" w14:textId="43D34D82"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w:t>
      </w:r>
      <w:r w:rsidRPr="00F96569">
        <w:rPr>
          <w:rFonts w:eastAsia="SimSun"/>
          <w:b/>
          <w:noProof w:val="0"/>
          <w:color w:val="FF0000"/>
          <w:spacing w:val="-1"/>
          <w:sz w:val="20"/>
          <w:szCs w:val="20"/>
          <w:lang w:val="x-none" w:eastAsia="x-none"/>
        </w:rPr>
        <w:t xml:space="preserve">ensure that all template text is removed from your conference paper prior to submission to the conference. Failure to remove template text from your paper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6A525D48" w14:textId="3C47E70B" w:rsidR="00DF2AB1" w:rsidRDefault="00DF2AB1" w:rsidP="00DF2AB1">
      <w:pPr>
        <w:jc w:val="both"/>
      </w:pP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39024" w14:textId="77777777" w:rsidR="006E224F" w:rsidRDefault="006E224F" w:rsidP="001458CB">
      <w:r>
        <w:separator/>
      </w:r>
    </w:p>
  </w:endnote>
  <w:endnote w:type="continuationSeparator" w:id="0">
    <w:p w14:paraId="48AEC268" w14:textId="77777777" w:rsidR="006E224F" w:rsidRDefault="006E224F" w:rsidP="001458CB">
      <w:r>
        <w:continuationSeparator/>
      </w:r>
    </w:p>
  </w:endnote>
  <w:endnote w:type="continuationNotice" w:id="1">
    <w:p w14:paraId="034074F8" w14:textId="77777777" w:rsidR="006E224F" w:rsidRDefault="006E22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209E2" w14:textId="77777777" w:rsidR="006E224F" w:rsidRDefault="006E224F" w:rsidP="001458CB">
      <w:r>
        <w:separator/>
      </w:r>
    </w:p>
  </w:footnote>
  <w:footnote w:type="continuationSeparator" w:id="0">
    <w:p w14:paraId="28716AAC" w14:textId="77777777" w:rsidR="006E224F" w:rsidRDefault="006E224F" w:rsidP="001458CB">
      <w:r>
        <w:continuationSeparator/>
      </w:r>
    </w:p>
  </w:footnote>
  <w:footnote w:type="continuationNotice" w:id="1">
    <w:p w14:paraId="41CE8E43" w14:textId="77777777" w:rsidR="006E224F" w:rsidRDefault="006E22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14D31"/>
    <w:rsid w:val="000222C9"/>
    <w:rsid w:val="00022614"/>
    <w:rsid w:val="00025CC3"/>
    <w:rsid w:val="0003642A"/>
    <w:rsid w:val="00037B54"/>
    <w:rsid w:val="000421D8"/>
    <w:rsid w:val="00047CFC"/>
    <w:rsid w:val="000519FF"/>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A1FF9"/>
    <w:rsid w:val="000A526A"/>
    <w:rsid w:val="000A73A4"/>
    <w:rsid w:val="000A7D54"/>
    <w:rsid w:val="000B47FF"/>
    <w:rsid w:val="000B4814"/>
    <w:rsid w:val="000B5CA4"/>
    <w:rsid w:val="000C1030"/>
    <w:rsid w:val="000C63C9"/>
    <w:rsid w:val="000D2362"/>
    <w:rsid w:val="000D32AC"/>
    <w:rsid w:val="000D5CF6"/>
    <w:rsid w:val="000E1C95"/>
    <w:rsid w:val="000E30F1"/>
    <w:rsid w:val="000E3B0E"/>
    <w:rsid w:val="000E7D40"/>
    <w:rsid w:val="000E7E37"/>
    <w:rsid w:val="000F0BE0"/>
    <w:rsid w:val="000F22B8"/>
    <w:rsid w:val="000F28DF"/>
    <w:rsid w:val="000F3B54"/>
    <w:rsid w:val="000F5386"/>
    <w:rsid w:val="000F60C6"/>
    <w:rsid w:val="000F722E"/>
    <w:rsid w:val="00101CBA"/>
    <w:rsid w:val="00102382"/>
    <w:rsid w:val="00104012"/>
    <w:rsid w:val="00105336"/>
    <w:rsid w:val="00111263"/>
    <w:rsid w:val="001128BB"/>
    <w:rsid w:val="00113232"/>
    <w:rsid w:val="00114D15"/>
    <w:rsid w:val="00117AE5"/>
    <w:rsid w:val="00117E90"/>
    <w:rsid w:val="001204CA"/>
    <w:rsid w:val="00121CA1"/>
    <w:rsid w:val="00122B4A"/>
    <w:rsid w:val="001233F3"/>
    <w:rsid w:val="00130E73"/>
    <w:rsid w:val="00133377"/>
    <w:rsid w:val="001339D4"/>
    <w:rsid w:val="001371D3"/>
    <w:rsid w:val="00140342"/>
    <w:rsid w:val="00140482"/>
    <w:rsid w:val="00140B1D"/>
    <w:rsid w:val="001416ED"/>
    <w:rsid w:val="001458CB"/>
    <w:rsid w:val="00146310"/>
    <w:rsid w:val="00146F41"/>
    <w:rsid w:val="001525EB"/>
    <w:rsid w:val="00152619"/>
    <w:rsid w:val="001632BC"/>
    <w:rsid w:val="001640E2"/>
    <w:rsid w:val="001771DB"/>
    <w:rsid w:val="0018046C"/>
    <w:rsid w:val="00184233"/>
    <w:rsid w:val="0018493D"/>
    <w:rsid w:val="00190FB2"/>
    <w:rsid w:val="0019789B"/>
    <w:rsid w:val="001A01C1"/>
    <w:rsid w:val="001A3895"/>
    <w:rsid w:val="001A76B9"/>
    <w:rsid w:val="001A76C8"/>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F3D"/>
    <w:rsid w:val="001F3CD8"/>
    <w:rsid w:val="0020298F"/>
    <w:rsid w:val="00203D4C"/>
    <w:rsid w:val="00207957"/>
    <w:rsid w:val="00207E9C"/>
    <w:rsid w:val="00211D5C"/>
    <w:rsid w:val="002157CB"/>
    <w:rsid w:val="002160B3"/>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4FD1"/>
    <w:rsid w:val="002651FE"/>
    <w:rsid w:val="002721E0"/>
    <w:rsid w:val="00272B1C"/>
    <w:rsid w:val="00275CAF"/>
    <w:rsid w:val="00276E42"/>
    <w:rsid w:val="002803A0"/>
    <w:rsid w:val="0028069A"/>
    <w:rsid w:val="00282E2B"/>
    <w:rsid w:val="002851FF"/>
    <w:rsid w:val="00290D29"/>
    <w:rsid w:val="00292C5B"/>
    <w:rsid w:val="002952D4"/>
    <w:rsid w:val="002A66B1"/>
    <w:rsid w:val="002B1684"/>
    <w:rsid w:val="002B5E99"/>
    <w:rsid w:val="002B64F0"/>
    <w:rsid w:val="002C58EE"/>
    <w:rsid w:val="002C7F25"/>
    <w:rsid w:val="002D1D42"/>
    <w:rsid w:val="002D1DF8"/>
    <w:rsid w:val="002D4288"/>
    <w:rsid w:val="002D6E6A"/>
    <w:rsid w:val="002D7459"/>
    <w:rsid w:val="002E4236"/>
    <w:rsid w:val="002E59A4"/>
    <w:rsid w:val="002F2200"/>
    <w:rsid w:val="002F289E"/>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43CD8"/>
    <w:rsid w:val="003540C2"/>
    <w:rsid w:val="00360632"/>
    <w:rsid w:val="00364CD9"/>
    <w:rsid w:val="00367583"/>
    <w:rsid w:val="00372B17"/>
    <w:rsid w:val="00374A9E"/>
    <w:rsid w:val="00380717"/>
    <w:rsid w:val="00381517"/>
    <w:rsid w:val="00381DC5"/>
    <w:rsid w:val="00383A76"/>
    <w:rsid w:val="003847DC"/>
    <w:rsid w:val="00384C9E"/>
    <w:rsid w:val="00384F18"/>
    <w:rsid w:val="003867E9"/>
    <w:rsid w:val="00390C6A"/>
    <w:rsid w:val="003917DC"/>
    <w:rsid w:val="00391DDA"/>
    <w:rsid w:val="003930C1"/>
    <w:rsid w:val="00393EEA"/>
    <w:rsid w:val="003948DB"/>
    <w:rsid w:val="00394C8F"/>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F18F3"/>
    <w:rsid w:val="003F3067"/>
    <w:rsid w:val="003F59C4"/>
    <w:rsid w:val="003F7823"/>
    <w:rsid w:val="003F7DEE"/>
    <w:rsid w:val="00400089"/>
    <w:rsid w:val="00400319"/>
    <w:rsid w:val="004008A8"/>
    <w:rsid w:val="0040359E"/>
    <w:rsid w:val="004100D4"/>
    <w:rsid w:val="00413EBB"/>
    <w:rsid w:val="00415A6A"/>
    <w:rsid w:val="00415B09"/>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6131B"/>
    <w:rsid w:val="0046352A"/>
    <w:rsid w:val="00464B90"/>
    <w:rsid w:val="004657D4"/>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C0DEB"/>
    <w:rsid w:val="004C2517"/>
    <w:rsid w:val="004C268E"/>
    <w:rsid w:val="004C6D2C"/>
    <w:rsid w:val="004C721F"/>
    <w:rsid w:val="004D0EA2"/>
    <w:rsid w:val="004D174E"/>
    <w:rsid w:val="004D1A68"/>
    <w:rsid w:val="004D2BB7"/>
    <w:rsid w:val="004D7347"/>
    <w:rsid w:val="004E1805"/>
    <w:rsid w:val="004E2519"/>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7811"/>
    <w:rsid w:val="00631410"/>
    <w:rsid w:val="00637949"/>
    <w:rsid w:val="00637DCA"/>
    <w:rsid w:val="00643A61"/>
    <w:rsid w:val="00647ED5"/>
    <w:rsid w:val="006548F1"/>
    <w:rsid w:val="00654C6A"/>
    <w:rsid w:val="00654D73"/>
    <w:rsid w:val="00662FE4"/>
    <w:rsid w:val="00663CAF"/>
    <w:rsid w:val="00666514"/>
    <w:rsid w:val="00666DCF"/>
    <w:rsid w:val="00674E21"/>
    <w:rsid w:val="00686236"/>
    <w:rsid w:val="00687055"/>
    <w:rsid w:val="00692ADE"/>
    <w:rsid w:val="00692C1A"/>
    <w:rsid w:val="00694C50"/>
    <w:rsid w:val="00696F8F"/>
    <w:rsid w:val="006A1C5F"/>
    <w:rsid w:val="006A2ADA"/>
    <w:rsid w:val="006B110D"/>
    <w:rsid w:val="006B261D"/>
    <w:rsid w:val="006C0EE4"/>
    <w:rsid w:val="006C2F7E"/>
    <w:rsid w:val="006D1E17"/>
    <w:rsid w:val="006D31D6"/>
    <w:rsid w:val="006D4461"/>
    <w:rsid w:val="006D4714"/>
    <w:rsid w:val="006E0135"/>
    <w:rsid w:val="006E224F"/>
    <w:rsid w:val="006E2B01"/>
    <w:rsid w:val="006E7AC5"/>
    <w:rsid w:val="006F07AA"/>
    <w:rsid w:val="006F4D60"/>
    <w:rsid w:val="00703567"/>
    <w:rsid w:val="00705711"/>
    <w:rsid w:val="00710C9E"/>
    <w:rsid w:val="00711298"/>
    <w:rsid w:val="0071177B"/>
    <w:rsid w:val="007153D4"/>
    <w:rsid w:val="0072049A"/>
    <w:rsid w:val="00720C73"/>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B90"/>
    <w:rsid w:val="00804AEB"/>
    <w:rsid w:val="00804E1D"/>
    <w:rsid w:val="0080680C"/>
    <w:rsid w:val="008073EA"/>
    <w:rsid w:val="0081067B"/>
    <w:rsid w:val="00810AFB"/>
    <w:rsid w:val="00810C99"/>
    <w:rsid w:val="008127B9"/>
    <w:rsid w:val="008127F3"/>
    <w:rsid w:val="008128D5"/>
    <w:rsid w:val="00813B97"/>
    <w:rsid w:val="008263A0"/>
    <w:rsid w:val="00832D0B"/>
    <w:rsid w:val="00833F6A"/>
    <w:rsid w:val="008361C6"/>
    <w:rsid w:val="008571EE"/>
    <w:rsid w:val="00857950"/>
    <w:rsid w:val="008610D8"/>
    <w:rsid w:val="00862F0E"/>
    <w:rsid w:val="008652F3"/>
    <w:rsid w:val="00865FB5"/>
    <w:rsid w:val="008672E7"/>
    <w:rsid w:val="00867430"/>
    <w:rsid w:val="008704E4"/>
    <w:rsid w:val="0087273D"/>
    <w:rsid w:val="00873528"/>
    <w:rsid w:val="008745A0"/>
    <w:rsid w:val="00884181"/>
    <w:rsid w:val="008842B7"/>
    <w:rsid w:val="008906DC"/>
    <w:rsid w:val="00893617"/>
    <w:rsid w:val="00893A05"/>
    <w:rsid w:val="00894075"/>
    <w:rsid w:val="008945C3"/>
    <w:rsid w:val="00896271"/>
    <w:rsid w:val="0089682D"/>
    <w:rsid w:val="00897F84"/>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5E73"/>
    <w:rsid w:val="008F0A4C"/>
    <w:rsid w:val="008F124E"/>
    <w:rsid w:val="00900AAD"/>
    <w:rsid w:val="00902E7F"/>
    <w:rsid w:val="00904460"/>
    <w:rsid w:val="00905599"/>
    <w:rsid w:val="00906C28"/>
    <w:rsid w:val="00911C61"/>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54270"/>
    <w:rsid w:val="00954B03"/>
    <w:rsid w:val="00957451"/>
    <w:rsid w:val="00957CAC"/>
    <w:rsid w:val="00963ADC"/>
    <w:rsid w:val="00963F9D"/>
    <w:rsid w:val="00964BA4"/>
    <w:rsid w:val="009700C3"/>
    <w:rsid w:val="00972719"/>
    <w:rsid w:val="00972946"/>
    <w:rsid w:val="00972FD1"/>
    <w:rsid w:val="009739EA"/>
    <w:rsid w:val="00976F55"/>
    <w:rsid w:val="00986717"/>
    <w:rsid w:val="00986778"/>
    <w:rsid w:val="00987BB5"/>
    <w:rsid w:val="00990706"/>
    <w:rsid w:val="009941A5"/>
    <w:rsid w:val="009A0558"/>
    <w:rsid w:val="009A129A"/>
    <w:rsid w:val="009A27C9"/>
    <w:rsid w:val="009A4CD4"/>
    <w:rsid w:val="009A5288"/>
    <w:rsid w:val="009A5522"/>
    <w:rsid w:val="009B31A0"/>
    <w:rsid w:val="009B44BA"/>
    <w:rsid w:val="009B6D83"/>
    <w:rsid w:val="009C32DB"/>
    <w:rsid w:val="009C3818"/>
    <w:rsid w:val="009D136A"/>
    <w:rsid w:val="009D7CFF"/>
    <w:rsid w:val="009E0290"/>
    <w:rsid w:val="009E06D5"/>
    <w:rsid w:val="009E2367"/>
    <w:rsid w:val="009E610B"/>
    <w:rsid w:val="009F085A"/>
    <w:rsid w:val="009F3437"/>
    <w:rsid w:val="009F36B7"/>
    <w:rsid w:val="00A00BEC"/>
    <w:rsid w:val="00A0175F"/>
    <w:rsid w:val="00A05D2D"/>
    <w:rsid w:val="00A10E68"/>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8B4"/>
    <w:rsid w:val="00A77659"/>
    <w:rsid w:val="00A82D5A"/>
    <w:rsid w:val="00A84A30"/>
    <w:rsid w:val="00A9023C"/>
    <w:rsid w:val="00A90C3A"/>
    <w:rsid w:val="00A92A22"/>
    <w:rsid w:val="00A94BB3"/>
    <w:rsid w:val="00A94BF2"/>
    <w:rsid w:val="00A953D5"/>
    <w:rsid w:val="00AA0016"/>
    <w:rsid w:val="00AA1E11"/>
    <w:rsid w:val="00AA6478"/>
    <w:rsid w:val="00AA797D"/>
    <w:rsid w:val="00AB7E7C"/>
    <w:rsid w:val="00AC03C6"/>
    <w:rsid w:val="00AC21A4"/>
    <w:rsid w:val="00AC418F"/>
    <w:rsid w:val="00AD120B"/>
    <w:rsid w:val="00AD7FC1"/>
    <w:rsid w:val="00AE4C3A"/>
    <w:rsid w:val="00AF064E"/>
    <w:rsid w:val="00AF069A"/>
    <w:rsid w:val="00AF0AC6"/>
    <w:rsid w:val="00AF13A9"/>
    <w:rsid w:val="00AF169F"/>
    <w:rsid w:val="00AF5BF8"/>
    <w:rsid w:val="00AF7A3D"/>
    <w:rsid w:val="00B00133"/>
    <w:rsid w:val="00B02EA8"/>
    <w:rsid w:val="00B12D4E"/>
    <w:rsid w:val="00B15599"/>
    <w:rsid w:val="00B20666"/>
    <w:rsid w:val="00B23343"/>
    <w:rsid w:val="00B23C11"/>
    <w:rsid w:val="00B27413"/>
    <w:rsid w:val="00B3563E"/>
    <w:rsid w:val="00B36639"/>
    <w:rsid w:val="00B40BE0"/>
    <w:rsid w:val="00B520CA"/>
    <w:rsid w:val="00B6088C"/>
    <w:rsid w:val="00B647A1"/>
    <w:rsid w:val="00B65660"/>
    <w:rsid w:val="00B70551"/>
    <w:rsid w:val="00B7737C"/>
    <w:rsid w:val="00B773C1"/>
    <w:rsid w:val="00B80AD7"/>
    <w:rsid w:val="00B80CEC"/>
    <w:rsid w:val="00B8267F"/>
    <w:rsid w:val="00B830B6"/>
    <w:rsid w:val="00B905B9"/>
    <w:rsid w:val="00B91660"/>
    <w:rsid w:val="00B925C0"/>
    <w:rsid w:val="00B93217"/>
    <w:rsid w:val="00B94DCF"/>
    <w:rsid w:val="00BA04C9"/>
    <w:rsid w:val="00BA2046"/>
    <w:rsid w:val="00BA299E"/>
    <w:rsid w:val="00BA3B0F"/>
    <w:rsid w:val="00BA7575"/>
    <w:rsid w:val="00BB313F"/>
    <w:rsid w:val="00BB5306"/>
    <w:rsid w:val="00BB5970"/>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23CCB"/>
    <w:rsid w:val="00C35ABF"/>
    <w:rsid w:val="00C405C7"/>
    <w:rsid w:val="00C41E67"/>
    <w:rsid w:val="00C42B5D"/>
    <w:rsid w:val="00C448A0"/>
    <w:rsid w:val="00C46793"/>
    <w:rsid w:val="00C469FB"/>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18DF"/>
    <w:rsid w:val="00C93B2D"/>
    <w:rsid w:val="00CA1004"/>
    <w:rsid w:val="00CA20A4"/>
    <w:rsid w:val="00CA23A6"/>
    <w:rsid w:val="00CA67D8"/>
    <w:rsid w:val="00CA7D06"/>
    <w:rsid w:val="00CA7D71"/>
    <w:rsid w:val="00CA7DAF"/>
    <w:rsid w:val="00CB78B6"/>
    <w:rsid w:val="00CD17ED"/>
    <w:rsid w:val="00CD724F"/>
    <w:rsid w:val="00CE143C"/>
    <w:rsid w:val="00CE37F7"/>
    <w:rsid w:val="00CE6F71"/>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570D"/>
    <w:rsid w:val="00D30DD1"/>
    <w:rsid w:val="00D3323C"/>
    <w:rsid w:val="00D3480B"/>
    <w:rsid w:val="00D34BB6"/>
    <w:rsid w:val="00D40004"/>
    <w:rsid w:val="00D41845"/>
    <w:rsid w:val="00D43301"/>
    <w:rsid w:val="00D43F2B"/>
    <w:rsid w:val="00D4501C"/>
    <w:rsid w:val="00D50B2E"/>
    <w:rsid w:val="00D50F9A"/>
    <w:rsid w:val="00D51A9A"/>
    <w:rsid w:val="00D546FC"/>
    <w:rsid w:val="00D6054C"/>
    <w:rsid w:val="00D60DD3"/>
    <w:rsid w:val="00D62B11"/>
    <w:rsid w:val="00D63256"/>
    <w:rsid w:val="00D6341C"/>
    <w:rsid w:val="00D643B1"/>
    <w:rsid w:val="00D65ACA"/>
    <w:rsid w:val="00D66E49"/>
    <w:rsid w:val="00D67454"/>
    <w:rsid w:val="00D71492"/>
    <w:rsid w:val="00D721C3"/>
    <w:rsid w:val="00D768C3"/>
    <w:rsid w:val="00D77496"/>
    <w:rsid w:val="00D83207"/>
    <w:rsid w:val="00D85614"/>
    <w:rsid w:val="00D906A2"/>
    <w:rsid w:val="00D90D14"/>
    <w:rsid w:val="00D95AD7"/>
    <w:rsid w:val="00D95D32"/>
    <w:rsid w:val="00D96971"/>
    <w:rsid w:val="00D96995"/>
    <w:rsid w:val="00D9719F"/>
    <w:rsid w:val="00DA27AE"/>
    <w:rsid w:val="00DA6448"/>
    <w:rsid w:val="00DA7B29"/>
    <w:rsid w:val="00DA7CF5"/>
    <w:rsid w:val="00DB0832"/>
    <w:rsid w:val="00DC0BD8"/>
    <w:rsid w:val="00DC318F"/>
    <w:rsid w:val="00DC507B"/>
    <w:rsid w:val="00DD1D10"/>
    <w:rsid w:val="00DD5012"/>
    <w:rsid w:val="00DD6C72"/>
    <w:rsid w:val="00DD7A66"/>
    <w:rsid w:val="00DE0D9C"/>
    <w:rsid w:val="00DE5556"/>
    <w:rsid w:val="00DE6F4A"/>
    <w:rsid w:val="00DE7B59"/>
    <w:rsid w:val="00DF2AB1"/>
    <w:rsid w:val="00DF3C04"/>
    <w:rsid w:val="00E042E8"/>
    <w:rsid w:val="00E07ED7"/>
    <w:rsid w:val="00E123EA"/>
    <w:rsid w:val="00E13248"/>
    <w:rsid w:val="00E1727B"/>
    <w:rsid w:val="00E245A1"/>
    <w:rsid w:val="00E31348"/>
    <w:rsid w:val="00E33631"/>
    <w:rsid w:val="00E365F0"/>
    <w:rsid w:val="00E412E7"/>
    <w:rsid w:val="00E41323"/>
    <w:rsid w:val="00E466D1"/>
    <w:rsid w:val="00E4739B"/>
    <w:rsid w:val="00E52EA4"/>
    <w:rsid w:val="00E53231"/>
    <w:rsid w:val="00E53E17"/>
    <w:rsid w:val="00E56C42"/>
    <w:rsid w:val="00E617C9"/>
    <w:rsid w:val="00E65A61"/>
    <w:rsid w:val="00E66973"/>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127B"/>
    <w:rsid w:val="00ED1676"/>
    <w:rsid w:val="00ED2F00"/>
    <w:rsid w:val="00ED3B10"/>
    <w:rsid w:val="00ED69AE"/>
    <w:rsid w:val="00EE52BD"/>
    <w:rsid w:val="00EE7051"/>
    <w:rsid w:val="00EE7DE1"/>
    <w:rsid w:val="00EF6A03"/>
    <w:rsid w:val="00EF6E26"/>
    <w:rsid w:val="00F015E6"/>
    <w:rsid w:val="00F0303B"/>
    <w:rsid w:val="00F05928"/>
    <w:rsid w:val="00F06D10"/>
    <w:rsid w:val="00F070E7"/>
    <w:rsid w:val="00F072D6"/>
    <w:rsid w:val="00F12FBF"/>
    <w:rsid w:val="00F15A38"/>
    <w:rsid w:val="00F176A6"/>
    <w:rsid w:val="00F20D9D"/>
    <w:rsid w:val="00F2300F"/>
    <w:rsid w:val="00F24BEA"/>
    <w:rsid w:val="00F3177D"/>
    <w:rsid w:val="00F324DA"/>
    <w:rsid w:val="00F33475"/>
    <w:rsid w:val="00F3411B"/>
    <w:rsid w:val="00F34868"/>
    <w:rsid w:val="00F35984"/>
    <w:rsid w:val="00F434AF"/>
    <w:rsid w:val="00F451BE"/>
    <w:rsid w:val="00F46733"/>
    <w:rsid w:val="00F477E8"/>
    <w:rsid w:val="00F52186"/>
    <w:rsid w:val="00F52545"/>
    <w:rsid w:val="00F52C9B"/>
    <w:rsid w:val="00F544B1"/>
    <w:rsid w:val="00F57F21"/>
    <w:rsid w:val="00F65049"/>
    <w:rsid w:val="00F66475"/>
    <w:rsid w:val="00F671DF"/>
    <w:rsid w:val="00F70FE9"/>
    <w:rsid w:val="00F7241F"/>
    <w:rsid w:val="00F735B5"/>
    <w:rsid w:val="00F81246"/>
    <w:rsid w:val="00F82B31"/>
    <w:rsid w:val="00F92C7F"/>
    <w:rsid w:val="00F949C7"/>
    <w:rsid w:val="00F9567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6</Pages>
  <Words>4721</Words>
  <Characters>32579</Characters>
  <Application>Microsoft Office Word</Application>
  <DocSecurity>0</DocSecurity>
  <Lines>271</Lines>
  <Paragraphs>7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26</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24</cp:revision>
  <dcterms:created xsi:type="dcterms:W3CDTF">2020-09-20T16:41:00Z</dcterms:created>
  <dcterms:modified xsi:type="dcterms:W3CDTF">2020-09-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 11th edi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ies>
</file>